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9482CC" w14:textId="77777777" w:rsidR="00927AD3" w:rsidRPr="00703BBA" w:rsidRDefault="00927AD3" w:rsidP="005918F6">
      <w:pPr>
        <w:pStyle w:val="Heading1"/>
        <w:rPr>
          <w:rFonts w:asciiTheme="minorHAnsi" w:hAnsiTheme="minorHAnsi"/>
        </w:rPr>
      </w:pPr>
      <w:r w:rsidRPr="00703BBA">
        <w:rPr>
          <w:rFonts w:asciiTheme="minorHAnsi" w:hAnsiTheme="minorHAnsi"/>
        </w:rPr>
        <w:t>Introduction</w:t>
      </w:r>
    </w:p>
    <w:p w14:paraId="066A959E" w14:textId="77777777" w:rsidR="00927AD3" w:rsidRPr="00703BBA" w:rsidRDefault="00927AD3" w:rsidP="005918F6">
      <w:pPr>
        <w:pStyle w:val="Heading2"/>
        <w:numPr>
          <w:ilvl w:val="0"/>
          <w:numId w:val="0"/>
        </w:numPr>
      </w:pPr>
      <w:bookmarkStart w:id="0" w:name="_Toc389207879"/>
      <w:r w:rsidRPr="00B2697B">
        <w:t>Motivation</w:t>
      </w:r>
      <w:bookmarkEnd w:id="0"/>
    </w:p>
    <w:p w14:paraId="41FA8924" w14:textId="7682DFE1" w:rsidR="00927AD3" w:rsidRPr="00703BBA" w:rsidRDefault="00842F2C" w:rsidP="005918F6">
      <w:pPr>
        <w:ind w:firstLine="432"/>
      </w:pPr>
      <w:commentRangeStart w:id="1"/>
      <w:r>
        <w:t>M</w:t>
      </w:r>
      <w:r w:rsidR="00927AD3" w:rsidRPr="00703BBA">
        <w:t>any coral reefs around the world are impacted by</w:t>
      </w:r>
      <w:r w:rsidR="00927AD3">
        <w:t xml:space="preserve"> </w:t>
      </w:r>
      <w:r w:rsidR="00927AD3" w:rsidRPr="00703BBA">
        <w:t xml:space="preserve">terrigenous sediment </w:t>
      </w:r>
      <w:r w:rsidR="00927AD3">
        <w:t>from</w:t>
      </w:r>
      <w:r w:rsidR="00927AD3" w:rsidRPr="00703BBA">
        <w:t xml:space="preserve"> anthropogenic watershed </w:t>
      </w:r>
      <w:r w:rsidR="00927AD3">
        <w:t xml:space="preserve">disturbances like  </w:t>
      </w:r>
      <w:r w:rsidR="00927AD3" w:rsidRPr="00703BBA">
        <w:t>industry, agriculture, deforestation, roads, and urbanization</w:t>
      </w:r>
      <w:r w:rsidR="00927AD3">
        <w:t xml:space="preserve"> </w:t>
      </w:r>
      <w:r w:rsidR="00927AD3">
        <w:fldChar w:fldCharType="begin" w:fldLock="1"/>
      </w:r>
      <w:r w:rsidR="00B5093C">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rsidR="00927AD3">
        <w:fldChar w:fldCharType="separate"/>
      </w:r>
      <w:r w:rsidR="000E3860" w:rsidRPr="000E3860">
        <w:rPr>
          <w:noProof/>
        </w:rPr>
        <w:t>(Burke et al., 2011; Halpern et al., 2008)</w:t>
      </w:r>
      <w:r w:rsidR="00927AD3">
        <w:fldChar w:fldCharType="end"/>
      </w:r>
      <w:r w:rsidR="00927AD3" w:rsidRPr="00703BBA">
        <w:t>.</w:t>
      </w:r>
      <w:r w:rsidR="00927AD3">
        <w:t xml:space="preserve"> L</w:t>
      </w:r>
      <w:r w:rsidR="00927AD3" w:rsidRPr="00703BBA">
        <w:t xml:space="preserve">and cover change </w:t>
      </w:r>
      <w:r w:rsidR="00927AD3">
        <w:t>can alter</w:t>
      </w:r>
      <w:r w:rsidR="00927AD3" w:rsidRPr="00703BBA">
        <w:t xml:space="preserve"> the timing, composition, and mass of sediment loads to coral reefs, causing enhanced sedimentation on corals near the outlets of impacted watersheds </w:t>
      </w:r>
      <w:r w:rsidR="00927AD3" w:rsidRPr="00703BBA">
        <w:fldChar w:fldCharType="begin" w:fldLock="1"/>
      </w:r>
      <w:r w:rsidR="00B5093C">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927AD3" w:rsidRPr="00703BBA">
        <w:fldChar w:fldCharType="separate"/>
      </w:r>
      <w:r w:rsidR="000E3860" w:rsidRPr="000E3860">
        <w:rPr>
          <w:noProof/>
        </w:rPr>
        <w:t>(Syvitski et al., 2005)</w:t>
      </w:r>
      <w:r w:rsidR="00927AD3" w:rsidRPr="00703BBA">
        <w:fldChar w:fldCharType="end"/>
      </w:r>
      <w:r w:rsidR="00CB13A6">
        <w:t xml:space="preserve">. </w:t>
      </w:r>
      <w:r w:rsidR="00927AD3" w:rsidRPr="00703BBA">
        <w:t>Impacts of these land cover changes are exacerbated on tropical islands characterized by high rainfall, extreme weather events, steep slopes, erodible soils, and naturally dense vegetation</w:t>
      </w:r>
      <w:r>
        <w:t>, where</w:t>
      </w:r>
      <w:r w:rsidR="00927AD3">
        <w:t xml:space="preserve"> </w:t>
      </w:r>
      <w:r w:rsidR="00927AD3" w:rsidRPr="00703BBA">
        <w:t xml:space="preserve">land clearing alters the fraction of exposed soil much more than </w:t>
      </w:r>
      <w:r>
        <w:t>in regions with</w:t>
      </w:r>
      <w:r w:rsidR="00927AD3" w:rsidRPr="00703BBA">
        <w:t xml:space="preserve"> sparse vegetation.  Sediment can bond with and transport other pollutants, attenuates light for photosynthesis, prevents larval recruitment, and stresses or smothers the coral organisms </w:t>
      </w:r>
      <w:r w:rsidR="00927AD3" w:rsidRPr="00703BBA">
        <w:fldChar w:fldCharType="begin" w:fldLock="1"/>
      </w:r>
      <w:r w:rsidR="00B5093C">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927AD3" w:rsidRPr="00703BBA">
        <w:fldChar w:fldCharType="separate"/>
      </w:r>
      <w:r w:rsidR="00927AD3" w:rsidRPr="002778B6">
        <w:rPr>
          <w:noProof/>
        </w:rPr>
        <w:t>(Fabricius, 2005)</w:t>
      </w:r>
      <w:r w:rsidR="00927AD3" w:rsidRPr="00703BBA">
        <w:fldChar w:fldCharType="end"/>
      </w:r>
      <w:r w:rsidR="00927AD3" w:rsidRPr="00703BBA">
        <w:t xml:space="preserve">. Deposited sediment can be resuspended due to wave action and reworked over the reef, causing persistent negative effects to ecosystem health </w:t>
      </w:r>
      <w:r w:rsidR="00927AD3" w:rsidRPr="00703BBA">
        <w:fldChar w:fldCharType="begin" w:fldLock="1"/>
      </w:r>
      <w:r w:rsidR="00B509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00927AD3" w:rsidRPr="00703BBA">
        <w:fldChar w:fldCharType="separate"/>
      </w:r>
      <w:r w:rsidR="000E3860" w:rsidRPr="000E3860">
        <w:rPr>
          <w:noProof/>
        </w:rPr>
        <w:t>(Wolanski et al., 2003)</w:t>
      </w:r>
      <w:r w:rsidR="00927AD3" w:rsidRPr="00703BBA">
        <w:fldChar w:fldCharType="end"/>
      </w:r>
      <w:r w:rsidR="00927AD3" w:rsidRPr="00703BBA">
        <w:t xml:space="preserve"> and distributing impacts to larger areas </w:t>
      </w:r>
      <w:r w:rsidR="00927AD3" w:rsidRPr="00703BBA">
        <w:fldChar w:fldCharType="begin" w:fldLock="1"/>
      </w:r>
      <w:r w:rsidR="00B509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927AD3" w:rsidRPr="00703BBA">
        <w:fldChar w:fldCharType="separate"/>
      </w:r>
      <w:r w:rsidR="000E3860" w:rsidRPr="000E3860">
        <w:rPr>
          <w:noProof/>
        </w:rPr>
        <w:t>(Presto et al., 2006)</w:t>
      </w:r>
      <w:r w:rsidR="00927AD3" w:rsidRPr="00703BBA">
        <w:fldChar w:fldCharType="end"/>
      </w:r>
      <w:r w:rsidR="00927AD3" w:rsidRPr="00703BBA">
        <w:t>.</w:t>
      </w:r>
      <w:r w:rsidR="00927AD3">
        <w:t xml:space="preserve"> Damage to coral organisms and ecosystems is determined by the magnitude and duration of exposure, which are controlled by hydrodynamic processes </w:t>
      </w:r>
      <w:r w:rsidR="00927AD3">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927AD3">
        <w:fldChar w:fldCharType="separate"/>
      </w:r>
      <w:r w:rsidR="000E3860" w:rsidRPr="000E3860">
        <w:rPr>
          <w:noProof/>
        </w:rPr>
        <w:t>(Storlazzi et al., 2009)</w:t>
      </w:r>
      <w:r w:rsidR="00927AD3">
        <w:fldChar w:fldCharType="end"/>
      </w:r>
      <w:r w:rsidR="000E3860">
        <w:t>. In addition to monitoring</w:t>
      </w:r>
      <w:r w:rsidR="00927AD3">
        <w:t xml:space="preserve"> coral health, effective coral reef conservation requires a more integrated understanding of sediment dynamics linking sediment discharge from the w</w:t>
      </w:r>
      <w:r w:rsidR="000E3860">
        <w:t>atershed, hydrodynamic</w:t>
      </w:r>
      <w:r w:rsidR="00927AD3">
        <w:t xml:space="preserve">s on the reef, and the resulting sedimentation exposure to corals </w:t>
      </w:r>
      <w:r w:rsidR="00927AD3">
        <w:fldChar w:fldCharType="begin" w:fldLock="1"/>
      </w:r>
      <w:r w:rsidR="00B5093C">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rsidR="00927AD3">
        <w:fldChar w:fldCharType="separate"/>
      </w:r>
      <w:r w:rsidR="000E3860" w:rsidRPr="000E3860">
        <w:rPr>
          <w:noProof/>
        </w:rPr>
        <w:t>(Downs et al., 2005; Klein et al., 2012; Risk, 2014)</w:t>
      </w:r>
      <w:r w:rsidR="00927AD3">
        <w:fldChar w:fldCharType="end"/>
      </w:r>
      <w:r w:rsidR="00927AD3">
        <w:t>.</w:t>
      </w:r>
      <w:commentRangeEnd w:id="1"/>
      <w:r>
        <w:rPr>
          <w:rStyle w:val="CommentReference"/>
        </w:rPr>
        <w:commentReference w:id="1"/>
      </w:r>
      <w:r w:rsidR="00497160">
        <w:t xml:space="preserve"> </w:t>
      </w:r>
      <w:r>
        <w:t>C</w:t>
      </w:r>
      <w:r w:rsidRPr="00703BBA">
        <w:t xml:space="preserve">oral reef managers are interested in establishing baselines for objective metrics of </w:t>
      </w:r>
      <w:r w:rsidR="003F23BC">
        <w:t xml:space="preserve">intervention </w:t>
      </w:r>
      <w:r w:rsidRPr="00703BBA">
        <w:t>success</w:t>
      </w:r>
      <w:r>
        <w:t xml:space="preserve"> </w:t>
      </w:r>
      <w:r w:rsidRPr="00703BBA">
        <w:t>like reduced sediment loading to bays or reduced sedimentation on coral reefs</w:t>
      </w:r>
      <w:r>
        <w:t xml:space="preserve"> </w:t>
      </w:r>
      <w:r>
        <w:fldChar w:fldCharType="begin" w:fldLock="1"/>
      </w:r>
      <w:r w:rsidR="00B5093C">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t>, and these require</w:t>
      </w:r>
      <w:r w:rsidRPr="00703BBA">
        <w:t xml:space="preserve"> simple yet effective methods to quantify sediment yield from key areas, characterize current circulation over the reef, and measure sedimentation rates on corals.</w:t>
      </w:r>
    </w:p>
    <w:p w14:paraId="436C1381" w14:textId="77777777" w:rsidR="00927AD3" w:rsidRDefault="00927AD3" w:rsidP="005918F6">
      <w:pPr>
        <w:pStyle w:val="Heading2"/>
        <w:numPr>
          <w:ilvl w:val="0"/>
          <w:numId w:val="0"/>
        </w:numPr>
      </w:pPr>
      <w:bookmarkStart w:id="2" w:name="_Toc389207880"/>
      <w:r w:rsidRPr="00703BBA">
        <w:t xml:space="preserve">Previous </w:t>
      </w:r>
      <w:bookmarkEnd w:id="2"/>
      <w:r>
        <w:t>Research</w:t>
      </w:r>
      <w:r w:rsidR="006D71BE">
        <w:t xml:space="preserve"> and Scientific Motivation</w:t>
      </w:r>
    </w:p>
    <w:p w14:paraId="24350525" w14:textId="73CC22EB" w:rsidR="00927AD3" w:rsidRPr="00CF7C98" w:rsidRDefault="00927AD3" w:rsidP="005918F6">
      <w:pPr>
        <w:ind w:firstLine="709"/>
      </w:pPr>
      <w:r>
        <w:t>Previous approaches to assess anthropogenic impacts on coral reefs have analy</w:t>
      </w:r>
      <w:r w:rsidR="006D71BE">
        <w:t>zed</w:t>
      </w:r>
      <w:r>
        <w:t xml:space="preserve">  coral health over time </w:t>
      </w:r>
      <w:r>
        <w:fldChar w:fldCharType="begin" w:fldLock="1"/>
      </w:r>
      <w:r w:rsidR="00B5093C">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0E3860" w:rsidRPr="000E3860">
        <w:rPr>
          <w:noProof/>
        </w:rPr>
        <w:t>(Dahl and Lamberts, 1977)</w:t>
      </w:r>
      <w:r>
        <w:fldChar w:fldCharType="end"/>
      </w:r>
      <w:r>
        <w:t xml:space="preserve">, or correlated reef health with stream water quality across various sites </w:t>
      </w:r>
      <w:r>
        <w:fldChar w:fldCharType="begin" w:fldLock="1"/>
      </w:r>
      <w:r w:rsidR="00B5093C">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000E3860" w:rsidRPr="000E3860">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rsidR="00B5093C">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000E3860" w:rsidRPr="000E3860">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rsidR="00B509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rsidR="00CB13A6">
        <w:t>.</w:t>
      </w:r>
      <w:r w:rsidRPr="00703BBA">
        <w:t xml:space="preserve"> </w:t>
      </w:r>
      <w:r w:rsidR="00842F2C">
        <w:t>B</w:t>
      </w:r>
      <w:r>
        <w:t>iological approaches may document increased sedimentation on corals but fail to address the specific process(</w:t>
      </w:r>
      <w:proofErr w:type="spellStart"/>
      <w:r>
        <w:t>es</w:t>
      </w:r>
      <w:proofErr w:type="spellEnd"/>
      <w:r>
        <w:t xml:space="preserve">) increasing sedimentation, and hence an opportune point of intervention for environmental managers </w:t>
      </w:r>
      <w:r>
        <w:fldChar w:fldCharType="begin" w:fldLock="1"/>
      </w:r>
      <w:r w:rsidR="00B5093C">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w:t>
      </w:r>
      <w:r w:rsidR="001A40FA">
        <w:t>As an alternative to the biological monitoring approaches,</w:t>
      </w:r>
      <w:r w:rsidR="003F23BC">
        <w:t xml:space="preserve"> groups such as</w:t>
      </w:r>
      <w:r w:rsidR="001A40FA">
        <w:t xml:space="preserve"> the USGS Ridge-to-Reef Program</w:t>
      </w:r>
      <w:r w:rsidR="00A96FCB">
        <w:t xml:space="preserve">  (see</w:t>
      </w:r>
      <w:r w:rsidR="00B5093C">
        <w:t xml:space="preserve"> </w:t>
      </w:r>
      <w:r w:rsidR="00B5093C">
        <w:fldChar w:fldCharType="begin" w:fldLock="1"/>
      </w:r>
      <w:r w:rsidR="00B5093C">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rsidR="00B5093C">
        <w:fldChar w:fldCharType="separate"/>
      </w:r>
      <w:r w:rsidR="00B5093C">
        <w:rPr>
          <w:noProof/>
        </w:rPr>
        <w:t>Field et al. (</w:t>
      </w:r>
      <w:r w:rsidR="00B5093C" w:rsidRPr="00B5093C">
        <w:rPr>
          <w:noProof/>
        </w:rPr>
        <w:t>2008)</w:t>
      </w:r>
      <w:r w:rsidR="00B5093C">
        <w:fldChar w:fldCharType="end"/>
      </w:r>
      <w:r w:rsidR="00A96FCB">
        <w:t xml:space="preserve">, and references therein) </w:t>
      </w:r>
      <w:r w:rsidR="001A40FA">
        <w:t xml:space="preserve"> have pursued integrated,</w:t>
      </w:r>
      <w:r w:rsidR="001A40FA" w:rsidRPr="003343A1">
        <w:t xml:space="preserve"> process-oriented </w:t>
      </w:r>
      <w:r w:rsidR="001A40FA">
        <w:t xml:space="preserve">research </w:t>
      </w:r>
      <w:r w:rsidR="001A40FA" w:rsidRPr="003343A1">
        <w:t>to provide scientific information</w:t>
      </w:r>
      <w:r w:rsidR="001A40FA">
        <w:t xml:space="preserve"> on sediment sources and dynamics</w:t>
      </w:r>
      <w:r w:rsidR="001A40FA" w:rsidRPr="003343A1">
        <w:t xml:space="preserve"> to resource managers </w:t>
      </w:r>
      <w:r w:rsidR="001A40FA">
        <w:fldChar w:fldCharType="begin" w:fldLock="1"/>
      </w:r>
      <w:r w:rsidR="00B5093C">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rsidR="001A40FA">
        <w:fldChar w:fldCharType="separate"/>
      </w:r>
      <w:r w:rsidR="000E3860" w:rsidRPr="000E3860">
        <w:rPr>
          <w:noProof/>
        </w:rPr>
        <w:t>(Atkinson and Medeiros, 2006)</w:t>
      </w:r>
      <w:r w:rsidR="001A40FA">
        <w:fldChar w:fldCharType="end"/>
      </w:r>
      <w:r w:rsidR="001A40FA">
        <w:t xml:space="preserve">. </w:t>
      </w:r>
      <w:r>
        <w:t xml:space="preserve"> </w:t>
      </w:r>
    </w:p>
    <w:p w14:paraId="211328A5" w14:textId="3CCB3ED3" w:rsidR="00D31EE8" w:rsidRDefault="00927AD3" w:rsidP="005918F6">
      <w:pPr>
        <w:ind w:firstLine="709"/>
      </w:pPr>
      <w:r w:rsidRPr="00703BBA">
        <w:t>Coral sedimentation field studies</w:t>
      </w:r>
      <w:r w:rsidR="00842F2C">
        <w:t xml:space="preserve"> like Ridge-to-Reef</w:t>
      </w:r>
      <w:r w:rsidRPr="00703BBA">
        <w:t xml:space="preserve"> have three general components</w:t>
      </w:r>
      <w:r>
        <w:t xml:space="preserve">, </w:t>
      </w:r>
      <w:r w:rsidR="003F23BC">
        <w:t xml:space="preserve">which are </w:t>
      </w:r>
      <w:r>
        <w:t>reflected in the three chapter structure of this dissertation</w:t>
      </w:r>
      <w:r w:rsidRPr="00703BBA">
        <w:t xml:space="preserve">: watershed inputs, hydrodynamic circulation over the reef, and </w:t>
      </w:r>
      <w:r>
        <w:t>how they interact to govern spatiotemporal distribution of sedimentation on the reef.</w:t>
      </w:r>
      <w:r w:rsidRPr="00703BBA">
        <w:t xml:space="preserve"> Each of the three components requires significant expertise</w:t>
      </w:r>
      <w:r w:rsidR="00842F2C">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rsidR="00B509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000E3860" w:rsidRPr="000E3860">
        <w:rPr>
          <w:noProof/>
        </w:rPr>
        <w:t>(Draut et al., 2009; Fabricius et al., 2012; Storlazzi et al., 2009)</w:t>
      </w:r>
      <w:r w:rsidRPr="00703BBA">
        <w:fldChar w:fldCharType="end"/>
      </w:r>
      <w:r w:rsidRPr="00703BBA">
        <w:t xml:space="preserve">.  These large-scale collaborative efforts are important for integrating </w:t>
      </w:r>
      <w:r w:rsidR="003F23BC">
        <w:t>state-of-the-</w:t>
      </w:r>
      <w:r w:rsidR="003F23BC">
        <w:lastRenderedPageBreak/>
        <w:t xml:space="preserve">art knowledge </w:t>
      </w:r>
      <w:r w:rsidRPr="00703BBA">
        <w:t>in each field, but are generally beyond the capabilities of management-oriented investigations</w:t>
      </w:r>
      <w:r>
        <w:t>,</w:t>
      </w:r>
      <w:r w:rsidRPr="00703BBA">
        <w:t xml:space="preserve"> </w:t>
      </w:r>
      <w:r>
        <w:t xml:space="preserve">or focus on large, complex study sites </w:t>
      </w:r>
      <w:r>
        <w:fldChar w:fldCharType="begin" w:fldLock="1"/>
      </w:r>
      <w:r w:rsidR="00B509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613B4B">
        <w:rPr>
          <w:noProof/>
        </w:rPr>
        <w:t>(Fabricius et al., 2012)</w:t>
      </w:r>
      <w:r>
        <w:fldChar w:fldCharType="end"/>
      </w:r>
      <w:r w:rsidRPr="00703BBA">
        <w:t>.</w:t>
      </w:r>
      <w:r>
        <w:t xml:space="preserve"> </w:t>
      </w:r>
    </w:p>
    <w:p w14:paraId="770B115D" w14:textId="1EDB54AA" w:rsidR="00D31EE8" w:rsidRDefault="006B4FCC" w:rsidP="005918F6">
      <w:pPr>
        <w:ind w:firstLine="709"/>
      </w:pPr>
      <w:r>
        <w:t xml:space="preserve">There is </w:t>
      </w:r>
      <w:r w:rsidR="002F28B1">
        <w:t xml:space="preserve">significant </w:t>
      </w:r>
      <w:r>
        <w:t xml:space="preserve">uncertainty in the natural background rate of sediment loading </w:t>
      </w:r>
      <w:r w:rsidR="002F28B1">
        <w:t>from watersheds to coral reef</w:t>
      </w:r>
      <w:r>
        <w:t>s</w:t>
      </w:r>
      <w:r w:rsidR="002F28B1">
        <w:t xml:space="preserve">, in </w:t>
      </w:r>
      <w:r>
        <w:t xml:space="preserve">the magnitude of human impacts </w:t>
      </w:r>
      <w:r w:rsidR="002F28B1">
        <w:t xml:space="preserve">on sediment loading </w:t>
      </w:r>
      <w:r>
        <w:t>for storm events of different sizes</w:t>
      </w:r>
      <w:r w:rsidR="002F28B1">
        <w:t>, and in the main human activities that impact sediment loading, particularly on small tropi</w:t>
      </w:r>
      <w:r w:rsidR="001C6B8C">
        <w:t xml:space="preserve">cal islands with limited data. </w:t>
      </w:r>
      <w:r w:rsidR="00D31EE8">
        <w:t xml:space="preserve">Approaches for quantifying sediment discharge from steep, tropical watersheds to fringing reef embayments have included sediment budgets </w:t>
      </w:r>
      <w:r w:rsidR="00D31EE8">
        <w:fldChar w:fldCharType="begin" w:fldLock="1"/>
      </w:r>
      <w:r w:rsidR="00B5093C">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rsidR="00D31EE8">
        <w:fldChar w:fldCharType="separate"/>
      </w:r>
      <w:r w:rsidR="00706A79" w:rsidRPr="00706A79">
        <w:rPr>
          <w:noProof/>
        </w:rPr>
        <w:t>(Ramos-Scharrón and Macdonald, 2007; Stock et al., 2010)</w:t>
      </w:r>
      <w:r w:rsidR="00D31EE8">
        <w:fldChar w:fldCharType="end"/>
      </w:r>
      <w:r w:rsidR="00D31EE8">
        <w:t xml:space="preserve">, use of Universal Soil Loss Equation methods </w:t>
      </w:r>
      <w:commentRangeStart w:id="3"/>
      <w:commentRangeStart w:id="4"/>
      <w:r w:rsidR="00D31EE8">
        <w:fldChar w:fldCharType="begin" w:fldLock="1"/>
      </w:r>
      <w:r w:rsidR="00B509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00D31EE8">
        <w:fldChar w:fldCharType="separate"/>
      </w:r>
      <w:r w:rsidR="00D31EE8" w:rsidRPr="00D31EE8">
        <w:rPr>
          <w:noProof/>
        </w:rPr>
        <w:t>(Calhoun and Fletcher, 1999)</w:t>
      </w:r>
      <w:r w:rsidR="00D31EE8">
        <w:fldChar w:fldCharType="end"/>
      </w:r>
      <w:commentRangeEnd w:id="3"/>
      <w:r>
        <w:rPr>
          <w:rStyle w:val="CommentReference"/>
        </w:rPr>
        <w:commentReference w:id="3"/>
      </w:r>
      <w:commentRangeEnd w:id="4"/>
      <w:r w:rsidR="001C6B8C">
        <w:rPr>
          <w:rStyle w:val="CommentReference"/>
        </w:rPr>
        <w:commentReference w:id="4"/>
      </w:r>
      <w:r w:rsidR="00706A79">
        <w:t xml:space="preserve">, and in situ measurements </w:t>
      </w:r>
      <w:r w:rsidR="00706A79">
        <w:fldChar w:fldCharType="begin" w:fldLock="1"/>
      </w:r>
      <w:r w:rsidR="00B509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rsidR="00706A79">
        <w:fldChar w:fldCharType="separate"/>
      </w:r>
      <w:r w:rsidR="00706A79" w:rsidRPr="00706A79">
        <w:rPr>
          <w:noProof/>
        </w:rPr>
        <w:t>(Calhoun and Fletcher, 1999; Wolanski et al., 2005)</w:t>
      </w:r>
      <w:r w:rsidR="00706A79">
        <w:fldChar w:fldCharType="end"/>
      </w:r>
      <w:r w:rsidR="00D31EE8">
        <w:t xml:space="preserve">. </w:t>
      </w:r>
      <w:r w:rsidR="00706A79">
        <w:t xml:space="preserve">Evidence from several coastal watersheds in New Zealand shows strong potential for modeling sediment loading from watersheds using the maximum event discharge </w:t>
      </w:r>
      <w:r w:rsidR="00706A79">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rsidR="00706A79">
        <w:fldChar w:fldCharType="separate"/>
      </w:r>
      <w:r w:rsidR="00706A79" w:rsidRPr="00706A79">
        <w:rPr>
          <w:noProof/>
        </w:rPr>
        <w:t>(Basher et al., 2011; Fahey et al., 2003; Hicks, 1990)</w:t>
      </w:r>
      <w:r w:rsidR="00706A79">
        <w:fldChar w:fldCharType="end"/>
      </w:r>
      <w:r w:rsidR="00706A79">
        <w:t xml:space="preserve"> but this approach has n</w:t>
      </w:r>
      <w:r w:rsidR="003F23BC">
        <w:t>ot been test</w:t>
      </w:r>
      <w:r w:rsidR="00706A79">
        <w:t>ed in tropical, volcanic islands.</w:t>
      </w:r>
      <w:r>
        <w:t xml:space="preserve">  </w:t>
      </w:r>
    </w:p>
    <w:p w14:paraId="7EA60B4D" w14:textId="01AB21C0" w:rsidR="00927AD3" w:rsidRDefault="00927AD3" w:rsidP="005918F6">
      <w:pPr>
        <w:ind w:firstLine="709"/>
      </w:pPr>
      <w:r>
        <w:t>Si</w:t>
      </w:r>
      <w:r w:rsidR="003F23BC">
        <w:t>gnificant research has been conducted</w:t>
      </w:r>
      <w:r>
        <w:t xml:space="preserve"> on sedimentation dynamics in coral reefs </w:t>
      </w:r>
      <w:commentRangeStart w:id="5"/>
      <w:commentRangeStart w:id="6"/>
      <w:r>
        <w:t>in Hawaii</w:t>
      </w:r>
      <w:r w:rsidR="001C6B8C">
        <w:t xml:space="preserve"> </w:t>
      </w:r>
      <w:r w:rsidR="001C6B8C">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rsidR="001C6B8C">
        <w:fldChar w:fldCharType="separate"/>
      </w:r>
      <w:r w:rsidR="001C6B8C" w:rsidRPr="001C6B8C">
        <w:rPr>
          <w:noProof/>
        </w:rPr>
        <w:t>(Presto et al., 2006; Storlazzi et al., 2009)</w:t>
      </w:r>
      <w:r w:rsidR="001C6B8C">
        <w:fldChar w:fldCharType="end"/>
      </w:r>
      <w:r w:rsidR="006D71BE">
        <w:t>,</w:t>
      </w:r>
      <w:r w:rsidR="001C6B8C">
        <w:t xml:space="preserve"> </w:t>
      </w:r>
      <w:r>
        <w:t>Great Barrier Reef</w:t>
      </w:r>
      <w:r w:rsidR="001C6B8C">
        <w:t xml:space="preserve"> </w:t>
      </w:r>
      <w:r w:rsidR="001C6B8C">
        <w:fldChar w:fldCharType="begin" w:fldLock="1"/>
      </w:r>
      <w:r w:rsidR="00B5093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rsidR="001C6B8C">
        <w:fldChar w:fldCharType="separate"/>
      </w:r>
      <w:r w:rsidR="001C6B8C" w:rsidRPr="001C6B8C">
        <w:rPr>
          <w:noProof/>
        </w:rPr>
        <w:t>(Fabricius et al., 2012; Wolanski et al., 2005)</w:t>
      </w:r>
      <w:r w:rsidR="001C6B8C">
        <w:fldChar w:fldCharType="end"/>
      </w:r>
      <w:r w:rsidR="006D71BE">
        <w:t xml:space="preserve">, </w:t>
      </w:r>
      <w:r>
        <w:t xml:space="preserve">Guam </w:t>
      </w:r>
      <w:r>
        <w:fldChar w:fldCharType="begin" w:fldLock="1"/>
      </w:r>
      <w:r w:rsidR="00B5093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000E3860" w:rsidRPr="000E3860">
        <w:rPr>
          <w:noProof/>
        </w:rPr>
        <w:t>(Wolanski et al., 2005)</w:t>
      </w:r>
      <w:r>
        <w:fldChar w:fldCharType="end"/>
      </w:r>
      <w:r>
        <w:t xml:space="preserve">, Virgin Islands </w:t>
      </w:r>
      <w:r>
        <w:fldChar w:fldCharType="begin" w:fldLock="1"/>
      </w:r>
      <w:r w:rsidR="00B5093C">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rsidR="00B5093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001A40FA" w:rsidRPr="001A40FA">
        <w:rPr>
          <w:noProof/>
        </w:rPr>
        <w:t xml:space="preserve">(Ryan, </w:t>
      </w:r>
      <w:r w:rsidR="00457E93">
        <w:rPr>
          <w:noProof/>
        </w:rPr>
        <w:t>et al.</w:t>
      </w:r>
      <w:r w:rsidR="001A40FA" w:rsidRPr="001A40FA">
        <w:rPr>
          <w:noProof/>
        </w:rPr>
        <w:t>, 2008)</w:t>
      </w:r>
      <w:r>
        <w:fldChar w:fldCharType="end"/>
      </w:r>
      <w:r>
        <w:t xml:space="preserve">, Okinawa </w:t>
      </w:r>
      <w:r>
        <w:fldChar w:fldCharType="begin" w:fldLock="1"/>
      </w:r>
      <w:r w:rsidR="00B5093C">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000E3860" w:rsidRPr="000E3860">
        <w:rPr>
          <w:noProof/>
        </w:rPr>
        <w:t>(West and van Woesik, 2001)</w:t>
      </w:r>
      <w:r>
        <w:fldChar w:fldCharType="end"/>
      </w:r>
      <w:r>
        <w:t xml:space="preserve">, </w:t>
      </w:r>
      <w:proofErr w:type="spellStart"/>
      <w:r>
        <w:t>Pohnpei</w:t>
      </w:r>
      <w:proofErr w:type="spellEnd"/>
      <w:r>
        <w:t xml:space="preserve"> </w:t>
      </w:r>
      <w:r>
        <w:fldChar w:fldCharType="begin" w:fldLock="1"/>
      </w:r>
      <w:r w:rsidR="00B5093C">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000E3860" w:rsidRPr="000E3860">
        <w:rPr>
          <w:noProof/>
        </w:rPr>
        <w:t>(Victor et al., 2006)</w:t>
      </w:r>
      <w:r>
        <w:fldChar w:fldCharType="end"/>
      </w:r>
      <w:r>
        <w:t xml:space="preserve"> and New Caledonia </w:t>
      </w:r>
      <w:r>
        <w:fldChar w:fldCharType="begin" w:fldLock="1"/>
      </w:r>
      <w:r w:rsidR="00B5093C">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5"/>
      <w:r w:rsidR="006D71BE">
        <w:rPr>
          <w:rStyle w:val="CommentReference"/>
        </w:rPr>
        <w:commentReference w:id="5"/>
      </w:r>
      <w:commentRangeEnd w:id="6"/>
      <w:r w:rsidR="001C6B8C">
        <w:rPr>
          <w:rStyle w:val="CommentReference"/>
        </w:rPr>
        <w:commentReference w:id="6"/>
      </w:r>
      <w:r>
        <w:t xml:space="preserve">However, few studies have developed an integrated understanding of sediment sources, transport processes, and deposition in small, reef-fringed embayments </w:t>
      </w:r>
      <w:commentRangeStart w:id="7"/>
      <w:commentRangeStart w:id="8"/>
      <w:r>
        <w:fldChar w:fldCharType="begin" w:fldLock="1"/>
      </w:r>
      <w:r w:rsidR="00B5093C">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7"/>
      <w:r w:rsidR="006D71BE">
        <w:rPr>
          <w:rStyle w:val="CommentReference"/>
        </w:rPr>
        <w:commentReference w:id="7"/>
      </w:r>
      <w:commentRangeEnd w:id="8"/>
      <w:r w:rsidR="001C6B8C">
        <w:rPr>
          <w:rStyle w:val="CommentReference"/>
        </w:rPr>
        <w:commentReference w:id="8"/>
      </w:r>
      <w:r>
        <w:t>. Two integrated studies from Hanalei Bay in Kauai, HI,</w:t>
      </w:r>
      <w:r w:rsidR="006D71BE">
        <w:t xml:space="preserve"> which were part of the ridge-to-reef program of the USGS</w:t>
      </w:r>
      <w:r>
        <w:t xml:space="preserve"> </w:t>
      </w:r>
      <w:r>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w:t>
      </w:r>
      <w:r w:rsidR="003F23BC">
        <w:t xml:space="preserve"> sediment deposition is limited because</w:t>
      </w:r>
      <w:r>
        <w:t xml:space="preserve"> river floods and high wave energy are caused by the same frontal system</w:t>
      </w:r>
      <w:r w:rsidR="003F23BC">
        <w:t>,</w:t>
      </w:r>
      <w:r>
        <w:t xml:space="preserve"> sediment discharge a</w:t>
      </w:r>
      <w:r w:rsidR="003F23BC">
        <w:t xml:space="preserve">nd wave events can be decoupled in many tropical regions </w:t>
      </w:r>
      <w:r>
        <w:fldChar w:fldCharType="begin" w:fldLock="1"/>
      </w:r>
      <w:r w:rsidR="00B509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In these</w:t>
      </w:r>
      <w:r w:rsidR="003F23BC">
        <w:t xml:space="preserve"> tropical</w:t>
      </w:r>
      <w:r>
        <w:t xml:space="preserve">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09; Takesue et al., 2009)" }, "properties" : { "noteIndex" : 0 }, "schema" : "https://github.com/citation-style-language/schema/raw/master/csl-citation.json" }</w:instrText>
      </w:r>
      <w:r>
        <w:fldChar w:fldCharType="separate"/>
      </w:r>
      <w:r w:rsidR="00B5093C" w:rsidRPr="00B5093C">
        <w:rPr>
          <w:noProof/>
        </w:rPr>
        <w:t>(Storlazzi et al., 2009; Takesue et al., 2009)</w:t>
      </w:r>
      <w:r>
        <w:fldChar w:fldCharType="end"/>
      </w:r>
      <w:r>
        <w:t xml:space="preserve">. </w:t>
      </w:r>
    </w:p>
    <w:p w14:paraId="430C862E" w14:textId="47B03360" w:rsidR="00927AD3" w:rsidRPr="00703BBA" w:rsidRDefault="00927AD3" w:rsidP="005918F6">
      <w:pPr>
        <w:ind w:firstLine="709"/>
      </w:pPr>
      <w:commentRangeStart w:id="9"/>
      <w:r>
        <w:t xml:space="preserve">The objective of this dissertation is to document relationships </w:t>
      </w:r>
      <w:r w:rsidR="006B444B">
        <w:t xml:space="preserve">and interactions </w:t>
      </w:r>
      <w:r>
        <w:t xml:space="preserve">between sediment discharge from the watershed, wave-driven circulation over the reef, and the spatial distribution of sedimentation rates under various conditions in a linked watershed and reef-fringed embayment. </w:t>
      </w:r>
      <w:commentRangeEnd w:id="9"/>
      <w:r w:rsidR="006D71BE">
        <w:rPr>
          <w:rStyle w:val="CommentReference"/>
        </w:rPr>
        <w:commentReference w:id="9"/>
      </w:r>
      <w:r w:rsidRPr="00703BBA">
        <w:t xml:space="preserve">This research will be structured around three separate papers that will develop a top-down model of sediment dynamics in Faga’alu, </w:t>
      </w:r>
      <w:r>
        <w:t xml:space="preserve">American Samoa, </w:t>
      </w:r>
      <w:r w:rsidR="006B444B">
        <w:t>which has been identified as a priority reef for mitigation of sediment-related impacts on coral reefs</w:t>
      </w:r>
      <w:r w:rsidR="00457E93">
        <w:t xml:space="preserve"> </w:t>
      </w:r>
      <w:r>
        <w:fldChar w:fldCharType="begin" w:fldLock="1"/>
      </w:r>
      <w:r w:rsidR="00B5093C">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52845A44" w14:textId="21AD31B9" w:rsidR="00927AD3" w:rsidRPr="00703BBA" w:rsidRDefault="00927AD3" w:rsidP="005918F6">
      <w:r w:rsidRPr="00703BBA">
        <w:rPr>
          <w:b/>
          <w:i/>
        </w:rPr>
        <w:t xml:space="preserve">Paper One, </w:t>
      </w:r>
      <w:r w:rsidR="006B444B">
        <w:t>“</w:t>
      </w:r>
      <w:r w:rsidRPr="00703BBA">
        <w:rPr>
          <w:i/>
        </w:rPr>
        <w:t xml:space="preserve">Contributions of human activities to suspended sediment yield during storm events from a </w:t>
      </w:r>
      <w:r w:rsidR="00A96FCB">
        <w:rPr>
          <w:i/>
        </w:rPr>
        <w:t xml:space="preserve">steep, </w:t>
      </w:r>
      <w:r w:rsidR="00A96FCB" w:rsidRPr="00703BBA">
        <w:rPr>
          <w:i/>
        </w:rPr>
        <w:t>small</w:t>
      </w:r>
      <w:r w:rsidR="00A96FCB">
        <w:rPr>
          <w:i/>
        </w:rPr>
        <w:t>, tropical</w:t>
      </w:r>
      <w:r w:rsidR="00A96FCB" w:rsidRPr="00703BBA">
        <w:rPr>
          <w:i/>
        </w:rPr>
        <w:t xml:space="preserve"> </w:t>
      </w:r>
      <w:commentRangeStart w:id="10"/>
      <w:r w:rsidR="00A96FCB" w:rsidRPr="00703BBA">
        <w:rPr>
          <w:i/>
        </w:rPr>
        <w:t>watershed</w:t>
      </w:r>
      <w:commentRangeEnd w:id="10"/>
      <w:r w:rsidR="00A96FCB">
        <w:rPr>
          <w:rStyle w:val="CommentReference"/>
          <w:vanish/>
        </w:rPr>
        <w:commentReference w:id="10"/>
      </w:r>
      <w:r w:rsidR="006B444B">
        <w:rPr>
          <w:i/>
        </w:rPr>
        <w:t>”</w:t>
      </w:r>
      <w:r w:rsidRPr="00703BBA">
        <w:rPr>
          <w:i/>
        </w:rPr>
        <w:t xml:space="preserve">, </w:t>
      </w:r>
      <w:r w:rsidRPr="00703BBA">
        <w:t xml:space="preserve">will quantify sediment loading from </w:t>
      </w:r>
      <w:r w:rsidR="006B444B">
        <w:t>an</w:t>
      </w:r>
      <w:r w:rsidRPr="00703BBA">
        <w:t xml:space="preserve"> undisturbed forest and enhanced sediment loading </w:t>
      </w:r>
      <w:r>
        <w:t>by</w:t>
      </w:r>
      <w:r w:rsidRPr="00703BBA">
        <w:t xml:space="preserve"> </w:t>
      </w:r>
      <w:r>
        <w:t>human disturbance</w:t>
      </w:r>
      <w:r w:rsidRPr="00703BBA">
        <w:t xml:space="preserve"> in Faga’alu and </w:t>
      </w:r>
      <w:commentRangeStart w:id="11"/>
      <w:commentRangeStart w:id="12"/>
      <w:r w:rsidRPr="00703BBA">
        <w:t xml:space="preserve">Nu’uuli </w:t>
      </w:r>
      <w:commentRangeEnd w:id="11"/>
      <w:r w:rsidR="006B444B">
        <w:rPr>
          <w:rStyle w:val="CommentReference"/>
        </w:rPr>
        <w:commentReference w:id="11"/>
      </w:r>
      <w:commentRangeEnd w:id="12"/>
      <w:r w:rsidR="00457E93">
        <w:rPr>
          <w:rStyle w:val="CommentReference"/>
        </w:rPr>
        <w:commentReference w:id="12"/>
      </w:r>
      <w:r w:rsidRPr="00703BBA">
        <w:t>watersheds</w:t>
      </w:r>
      <w:r w:rsidR="006D71BE">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contribution of human-disturbed areas to total sediment loading to Faga’alu Bay.</w:t>
      </w:r>
      <w:r>
        <w:t xml:space="preserve"> </w:t>
      </w:r>
      <w:r w:rsidRPr="00703BBA">
        <w:t xml:space="preserve">In </w:t>
      </w:r>
      <w:r w:rsidR="006B444B" w:rsidRPr="00703BBA">
        <w:t>situ</w:t>
      </w:r>
      <w:r w:rsidR="006B444B">
        <w:t xml:space="preserve"> measurements of </w:t>
      </w:r>
      <w:r w:rsidRPr="00703BBA">
        <w:t xml:space="preserve">precipitation, stream discharge and suspended sediment concentration data collected over three field campaigns (2012-2014) </w:t>
      </w:r>
      <w:r>
        <w:t>are used to estimate per-storm-event</w:t>
      </w:r>
      <w:r w:rsidRPr="00703BBA">
        <w:t xml:space="preserve"> suspended sediment yield from the </w:t>
      </w:r>
      <w:r w:rsidRPr="00703BBA">
        <w:lastRenderedPageBreak/>
        <w:t>natural</w:t>
      </w:r>
      <w:r w:rsidR="006D71BE">
        <w:t xml:space="preserve"> and human-impacted</w:t>
      </w:r>
      <w:r w:rsidR="0059498F">
        <w:rPr>
          <w:rStyle w:val="CommentReference"/>
        </w:rPr>
        <w:t xml:space="preserve"> </w:t>
      </w:r>
      <w:r w:rsidRPr="00703BBA">
        <w:t xml:space="preserve">sub watersheds in Faga’alu, and the natural and urbanized subwatersheds in Nu’uuli. An empirical model of event-based suspended sediment yield </w:t>
      </w:r>
      <w:r w:rsidR="006B444B">
        <w:t xml:space="preserve">(SSY) </w:t>
      </w:r>
      <w:r w:rsidRPr="00703BBA">
        <w:t>to Faga’alu Bay will be developed</w:t>
      </w:r>
      <w:r w:rsidR="006B444B">
        <w:t xml:space="preserve"> </w:t>
      </w:r>
      <w:r w:rsidRPr="00703BBA">
        <w:t xml:space="preserve">to </w:t>
      </w:r>
      <w:r w:rsidR="006D71BE">
        <w:t xml:space="preserve">provide the background necessary to </w:t>
      </w:r>
      <w:r w:rsidRPr="00703BBA">
        <w:t>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in small mountainous watersheds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p>
    <w:p w14:paraId="3A87CE73" w14:textId="77777777" w:rsidR="00927AD3" w:rsidRDefault="00927AD3" w:rsidP="005918F6">
      <w:pPr>
        <w:rPr>
          <w:b/>
          <w:i/>
        </w:rPr>
      </w:pPr>
      <w:r w:rsidRPr="00703BBA">
        <w:rPr>
          <w:b/>
          <w:i/>
        </w:rPr>
        <w:t>Paper Two,</w:t>
      </w:r>
      <w:r w:rsidRPr="00703BBA">
        <w:t xml:space="preserve"> </w:t>
      </w:r>
      <w:r w:rsidR="006B444B">
        <w:t>“</w:t>
      </w:r>
      <w:r w:rsidRPr="00703BBA">
        <w:rPr>
          <w:i/>
        </w:rPr>
        <w:t>Eulerian and Lagrangian measurements of flow and residence time on a fringing reef flat embayment in American Samoa</w:t>
      </w:r>
      <w:r w:rsidR="006B444B">
        <w:rPr>
          <w:i/>
        </w:rPr>
        <w:t>”</w:t>
      </w:r>
      <w:r w:rsidR="00457E93">
        <w:t xml:space="preserve">, will use a combination of </w:t>
      </w:r>
      <w:r w:rsidRPr="00703BBA">
        <w:t xml:space="preserve">Lagrangian (GPS-logging drifters) and Eulerian methods (Acoustic Doppler Current Profilers) </w:t>
      </w:r>
      <w:r w:rsidR="006D71BE">
        <w:t xml:space="preserve">deployed over an intensive 2-week field campaign </w:t>
      </w:r>
      <w:r w:rsidRPr="00703BBA">
        <w:t xml:space="preserve">to characterize flow patterns and speeds over the reef, and their relationship to wave, wind, and tidal forcing. Flow patterns and flow speeds are used to develop a model of spatially distributed residence time of water over the reef, based on model output of wave height </w:t>
      </w:r>
      <w:r w:rsidR="006B444B">
        <w:t>(</w:t>
      </w:r>
      <w:proofErr w:type="spellStart"/>
      <w:r w:rsidRPr="00703BBA">
        <w:t>WaveWatchIII</w:t>
      </w:r>
      <w:proofErr w:type="spellEnd"/>
      <w:r w:rsidR="006B444B">
        <w:t>)</w:t>
      </w:r>
      <w:r w:rsidRPr="00703BBA">
        <w:t>, and routinely collected wind speed, wind direction, and tide height. The develope</w:t>
      </w:r>
      <w:r>
        <w:t>d model of water residence time will be incorporated as</w:t>
      </w:r>
      <w:r w:rsidRPr="00703BBA">
        <w:t xml:space="preserve"> a</w:t>
      </w:r>
      <w:r>
        <w:t xml:space="preserve"> component of </w:t>
      </w:r>
      <w:r w:rsidRPr="00703BBA">
        <w:t>a top-down model of sedimentation on the reef</w:t>
      </w:r>
      <w:r>
        <w:t xml:space="preserve"> developed</w:t>
      </w:r>
      <w:r w:rsidRPr="00703BBA">
        <w:t xml:space="preserve"> in Paper Three</w:t>
      </w:r>
      <w:r w:rsidRPr="00703BBA">
        <w:rPr>
          <w:b/>
          <w:i/>
        </w:rPr>
        <w:t xml:space="preserve"> </w:t>
      </w:r>
    </w:p>
    <w:p w14:paraId="0707F343" w14:textId="5A701380" w:rsidR="00927AD3" w:rsidRPr="00703BBA" w:rsidRDefault="00927AD3" w:rsidP="005918F6">
      <w:r w:rsidRPr="00703BBA">
        <w:rPr>
          <w:b/>
          <w:i/>
        </w:rPr>
        <w:t xml:space="preserve">Paper Three, </w:t>
      </w:r>
      <w:r w:rsidR="006B444B">
        <w:rPr>
          <w:b/>
          <w:i/>
        </w:rPr>
        <w:t>“</w:t>
      </w:r>
      <w:r w:rsidRPr="00703BBA">
        <w:rPr>
          <w:i/>
        </w:rPr>
        <w:t>Top-down controls on</w:t>
      </w:r>
      <w:r w:rsidR="00A96FCB">
        <w:rPr>
          <w:i/>
        </w:rPr>
        <w:t xml:space="preserve"> terrigenous sediment deposition i</w:t>
      </w:r>
      <w:r w:rsidRPr="00703BBA">
        <w:rPr>
          <w:i/>
        </w:rPr>
        <w:t>n a fringing reef flat embayment</w:t>
      </w:r>
      <w:r w:rsidR="006B444B">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residence time in the Bay. </w:t>
      </w:r>
      <w:r>
        <w:t xml:space="preserve">Sediment input </w:t>
      </w:r>
      <w:r w:rsidR="006D71BE">
        <w:t xml:space="preserve">from the watershed </w:t>
      </w:r>
      <w:r>
        <w:t>will be estimated from</w:t>
      </w:r>
      <w:r w:rsidRPr="00703BBA">
        <w:t xml:space="preserve"> the model of sediment loading to the Bay</w:t>
      </w:r>
      <w:r w:rsidR="006D71BE">
        <w:t xml:space="preserve"> </w:t>
      </w:r>
      <w:r w:rsidRPr="00703BBA">
        <w:t xml:space="preserve">developed in Paper One, </w:t>
      </w:r>
      <w:r>
        <w:t xml:space="preserve">and residence time will be estimated from </w:t>
      </w:r>
      <w:r w:rsidRPr="00703BBA">
        <w:t>the model of residence time over the re</w:t>
      </w:r>
      <w:r>
        <w:t xml:space="preserve">ef, developed in Paper Two. </w:t>
      </w:r>
    </w:p>
    <w:p w14:paraId="570C10E1" w14:textId="77777777" w:rsidR="00927AD3" w:rsidRPr="00703BBA" w:rsidRDefault="00927AD3" w:rsidP="005918F6">
      <w:pPr>
        <w:pStyle w:val="Heading2"/>
        <w:numPr>
          <w:ilvl w:val="0"/>
          <w:numId w:val="0"/>
        </w:numPr>
        <w:rPr>
          <w:rFonts w:asciiTheme="minorHAnsi" w:hAnsiTheme="minorHAnsi"/>
        </w:rPr>
      </w:pPr>
      <w:bookmarkStart w:id="13" w:name="_Toc389207885"/>
      <w:r w:rsidRPr="00703BBA">
        <w:rPr>
          <w:rFonts w:asciiTheme="minorHAnsi" w:hAnsiTheme="minorHAnsi"/>
        </w:rPr>
        <w:t>Funding sources for fieldwork</w:t>
      </w:r>
      <w:bookmarkEnd w:id="13"/>
      <w:r w:rsidRPr="00703BBA">
        <w:rPr>
          <w:rFonts w:asciiTheme="minorHAnsi" w:hAnsiTheme="minorHAnsi"/>
        </w:rPr>
        <w:t xml:space="preserve"> </w:t>
      </w:r>
    </w:p>
    <w:p w14:paraId="04F062C8" w14:textId="6A85D665" w:rsidR="00927AD3" w:rsidRPr="00703BBA" w:rsidRDefault="00927AD3" w:rsidP="005918F6">
      <w:pPr>
        <w:ind w:firstLine="432"/>
      </w:pPr>
      <w:r w:rsidRPr="00703BBA">
        <w:t xml:space="preserve">Stream monitoring in Faga’alu and Nu’uuli </w:t>
      </w:r>
      <w:r w:rsidR="00A96FCB">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 administered by the Coral Reef Advisory Group in American Samoa (CRAG)($45,000 and $63,000), and coral sedimentation monitoring in Faga’alu Bay has been funded by th</w:t>
      </w:r>
      <w:r>
        <w:t>e</w:t>
      </w:r>
      <w:r w:rsidRPr="00703BBA">
        <w:t xml:space="preserve"> NOAA Coral Reef Conservation Program (CRCP)($55,</w:t>
      </w:r>
      <w:commentRangeStart w:id="14"/>
      <w:r w:rsidRPr="00703BBA">
        <w:t>000</w:t>
      </w:r>
      <w:commentRangeEnd w:id="14"/>
      <w:r w:rsidR="00A96FCB">
        <w:rPr>
          <w:rStyle w:val="CommentReference"/>
        </w:rPr>
        <w:commentReference w:id="14"/>
      </w:r>
      <w:r w:rsidRPr="00703BBA">
        <w:t xml:space="preserve">). </w:t>
      </w:r>
      <w:r w:rsidR="00A96FCB">
        <w:t xml:space="preserve">The US Geological Survey’s (USGS) Coastal and Marine Geology Program (CMGP) Pacific Coral Reef Project supplied $64,000 in oceanographic equipment for the hydrodynamic studies in the bay. </w:t>
      </w:r>
      <w:r w:rsidRPr="00703BBA">
        <w:t xml:space="preserve">The study site, Faga’alu, </w:t>
      </w:r>
      <w:r w:rsidR="00A96FCB">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rsidR="00A96FCB">
        <w:t xml:space="preserve"> tropical</w:t>
      </w:r>
      <w:r w:rsidRPr="00703BBA">
        <w:t xml:space="preserve"> watersheds. </w:t>
      </w:r>
    </w:p>
    <w:p w14:paraId="150A3A5F" w14:textId="77777777" w:rsidR="00927AD3" w:rsidRPr="00703BBA" w:rsidRDefault="00927AD3" w:rsidP="005918F6">
      <w:pPr>
        <w:pStyle w:val="Heading1"/>
        <w:rPr>
          <w:rFonts w:asciiTheme="minorHAnsi" w:hAnsiTheme="minorHAnsi"/>
        </w:rPr>
      </w:pPr>
      <w:bookmarkStart w:id="15" w:name="_Toc389207889"/>
      <w:r>
        <w:rPr>
          <w:rFonts w:asciiTheme="minorHAnsi" w:hAnsiTheme="minorHAnsi"/>
        </w:rPr>
        <w:t>Research Design</w:t>
      </w:r>
      <w:bookmarkEnd w:id="15"/>
    </w:p>
    <w:p w14:paraId="446E0C54" w14:textId="77777777" w:rsidR="00927AD3" w:rsidRPr="00703BBA" w:rsidRDefault="00927AD3" w:rsidP="005918F6">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4CDBC6BC" w14:textId="77777777" w:rsidR="00927AD3" w:rsidRPr="009066F1" w:rsidRDefault="00927AD3" w:rsidP="005918F6">
      <w:pPr>
        <w:pStyle w:val="Heading1"/>
        <w:ind w:left="432" w:hanging="432"/>
        <w:rPr>
          <w:rFonts w:asciiTheme="minorHAnsi" w:hAnsiTheme="minorHAnsi"/>
        </w:rPr>
      </w:pPr>
      <w:bookmarkStart w:id="16" w:name="_Toc389207890"/>
      <w:r w:rsidRPr="00703BBA">
        <w:rPr>
          <w:rFonts w:asciiTheme="minorHAnsi" w:hAnsiTheme="minorHAnsi"/>
        </w:rPr>
        <w:lastRenderedPageBreak/>
        <w:t>Paper/Part One</w:t>
      </w:r>
      <w:bookmarkEnd w:id="16"/>
      <w:r>
        <w:rPr>
          <w:rFonts w:asciiTheme="minorHAnsi" w:hAnsiTheme="minorHAnsi"/>
        </w:rPr>
        <w:t xml:space="preserve">: </w:t>
      </w:r>
      <w:r>
        <w:t>“</w:t>
      </w:r>
      <w:r w:rsidRPr="009066F1">
        <w:t>Contributions of human activities to suspended sediment yield during storm events from a small watershed in American Samoa</w:t>
      </w:r>
      <w:r>
        <w:t>”</w:t>
      </w:r>
    </w:p>
    <w:p w14:paraId="2663FA6F" w14:textId="77777777" w:rsidR="00927AD3" w:rsidRPr="00703BBA" w:rsidRDefault="00927AD3" w:rsidP="005918F6">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648B2985" w14:textId="77777777" w:rsidR="00927AD3" w:rsidRPr="00B2697B" w:rsidRDefault="00927AD3" w:rsidP="005918F6">
      <w:pPr>
        <w:pStyle w:val="Heading2"/>
        <w:numPr>
          <w:ilvl w:val="0"/>
          <w:numId w:val="0"/>
        </w:numPr>
      </w:pPr>
      <w:bookmarkStart w:id="17" w:name="_Toc389207891"/>
      <w:r w:rsidRPr="00B2697B">
        <w:t>Introduction</w:t>
      </w:r>
      <w:bookmarkEnd w:id="17"/>
    </w:p>
    <w:p w14:paraId="49C4D22B" w14:textId="1CCBDB95" w:rsidR="00927AD3" w:rsidRDefault="00927AD3" w:rsidP="005918F6">
      <w:pPr>
        <w:ind w:firstLine="576"/>
      </w:pPr>
      <w:commentRangeStart w:id="18"/>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rsidR="00B5093C">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rsidR="00497AA2">
        <w:t xml:space="preserve">be sufficient to </w:t>
      </w:r>
      <w:r>
        <w:t xml:space="preserve">mediate the hotspots </w:t>
      </w:r>
      <w:r>
        <w:fldChar w:fldCharType="begin" w:fldLock="1"/>
      </w:r>
      <w:r w:rsidR="00B5093C">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rsidR="00B5093C">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000E3860" w:rsidRPr="000E3860">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rsidR="00B509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000E3860" w:rsidRPr="000E3860">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rsidR="00B5093C">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000E3860" w:rsidRPr="000E3860">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rsidR="00B5093C">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000E3860" w:rsidRPr="000E3860">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commentRangeEnd w:id="18"/>
      <w:r w:rsidR="000B079B">
        <w:rPr>
          <w:rStyle w:val="CommentReference"/>
        </w:rPr>
        <w:commentReference w:id="18"/>
      </w:r>
    </w:p>
    <w:p w14:paraId="1EBFA952" w14:textId="714BC7F5" w:rsidR="007E3ADE" w:rsidRDefault="00497AA2" w:rsidP="005918F6">
      <w:pPr>
        <w:ind w:firstLine="576"/>
      </w:pPr>
      <w:r>
        <w:t xml:space="preserve">The magnitude of both the natural baseline and human-impacted sediment load may change with event size.  </w:t>
      </w:r>
      <w:r w:rsidR="00DF5D6B">
        <w:t>As event size increases, the magnitude of the natural background water and/or sediment discharge may increase, diminishing the relative anthropogenic impacts, as has been observed for large-magnitude flood events</w:t>
      </w:r>
      <w:r>
        <w:t xml:space="preserve"> in Mediterranean climates</w:t>
      </w:r>
      <w:r w:rsidR="00DF5D6B">
        <w:t xml:space="preserve"> </w:t>
      </w:r>
      <w:r w:rsidR="00DF5D6B">
        <w:fldChar w:fldCharType="begin" w:fldLock="1"/>
      </w:r>
      <w:r w:rsidR="00B5093C">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00DF5D6B">
        <w:fldChar w:fldCharType="separate"/>
      </w:r>
      <w:r w:rsidR="00DF5D6B" w:rsidRPr="00DF5D6B">
        <w:rPr>
          <w:noProof/>
        </w:rPr>
        <w:t>(White and Greer, 2006)</w:t>
      </w:r>
      <w:r w:rsidR="00DF5D6B">
        <w:fldChar w:fldCharType="end"/>
      </w:r>
      <w:r w:rsidR="00DF5D6B">
        <w:t xml:space="preserve">.  </w:t>
      </w:r>
      <w:commentRangeStart w:id="19"/>
      <w:r w:rsidR="003B2155">
        <w:t>Paired watershed studies</w:t>
      </w:r>
      <w:r w:rsidR="00595C11">
        <w:t xml:space="preserve"> in </w:t>
      </w:r>
      <w:r w:rsidR="006B354A">
        <w:t xml:space="preserve">Pacific Northwest </w:t>
      </w:r>
      <w:r w:rsidR="00595C11">
        <w:t>forests</w:t>
      </w:r>
      <w:r w:rsidR="003B2155">
        <w:t xml:space="preserve"> have </w:t>
      </w:r>
      <w:r w:rsidR="00595C11">
        <w:t xml:space="preserve">documented </w:t>
      </w:r>
      <w:r w:rsidR="00FF5257">
        <w:t xml:space="preserve">-40 to </w:t>
      </w:r>
      <w:r w:rsidR="00595C11">
        <w:t>300%</w:t>
      </w:r>
      <w:r w:rsidR="00FF5257">
        <w:t xml:space="preserve"> changes</w:t>
      </w:r>
      <w:r w:rsidR="00595C11">
        <w:t xml:space="preserve"> in storm-total</w:t>
      </w:r>
      <w:r w:rsidR="003B2155">
        <w:t xml:space="preserve"> SSY </w:t>
      </w:r>
      <w:r w:rsidR="00595C11">
        <w:t xml:space="preserve">from logging and roads </w:t>
      </w:r>
      <w:r w:rsidR="00595C11">
        <w:fldChar w:fldCharType="begin" w:fldLock="1"/>
      </w:r>
      <w:r w:rsidR="00B5093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595C11">
        <w:fldChar w:fldCharType="separate"/>
      </w:r>
      <w:r w:rsidR="00595C11" w:rsidRPr="00595C11">
        <w:rPr>
          <w:noProof/>
        </w:rPr>
        <w:t>(Lewis et al., 2001)</w:t>
      </w:r>
      <w:r w:rsidR="00595C11">
        <w:fldChar w:fldCharType="end"/>
      </w:r>
      <w:r w:rsidR="00595C11">
        <w:t xml:space="preserve">, but noted that the relative increase in SSY from disturbed lands was higher for small events. </w:t>
      </w:r>
      <w:r w:rsidR="003B6FC7">
        <w:t>While large storms deliver the most total sediment in natural conditions, human-disturbed areas may show the most significant change from natural conditions for smaller storms</w:t>
      </w:r>
      <w:r w:rsidR="0072220D">
        <w:t xml:space="preserve"> </w:t>
      </w:r>
      <w:r w:rsidR="003B2155">
        <w:fldChar w:fldCharType="begin" w:fldLock="1"/>
      </w:r>
      <w:r w:rsidR="00B5093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3B2155">
        <w:fldChar w:fldCharType="separate"/>
      </w:r>
      <w:r w:rsidR="003B2155" w:rsidRPr="003B2155">
        <w:rPr>
          <w:noProof/>
        </w:rPr>
        <w:t>(Lewis et al., 2001)</w:t>
      </w:r>
      <w:r w:rsidR="003B2155">
        <w:fldChar w:fldCharType="end"/>
      </w:r>
      <w:r w:rsidR="00DF5D6B">
        <w:t xml:space="preserve">. </w:t>
      </w:r>
      <w:r w:rsidR="003B6FC7">
        <w:t xml:space="preserve"> </w:t>
      </w:r>
      <w:commentRangeEnd w:id="19"/>
      <w:r>
        <w:rPr>
          <w:rStyle w:val="CommentReference"/>
        </w:rPr>
        <w:commentReference w:id="19"/>
      </w:r>
    </w:p>
    <w:p w14:paraId="39CF5F45" w14:textId="33E280BC" w:rsidR="00927AD3" w:rsidRPr="00703BBA" w:rsidRDefault="00927AD3" w:rsidP="005918F6">
      <w:pPr>
        <w:ind w:firstLine="576"/>
      </w:pPr>
      <w:r>
        <w:t xml:space="preserve">Total SSY generated by </w:t>
      </w:r>
      <w:r w:rsidRPr="00CE2557">
        <w:t xml:space="preserve">storm </w:t>
      </w:r>
      <w:r>
        <w:t>event</w:t>
      </w:r>
      <w:r w:rsidR="003B6FC7">
        <w:t>s with similar characteristics</w:t>
      </w:r>
      <w:r>
        <w:t xml:space="preserve"> </w:t>
      </w:r>
      <w:r w:rsidRPr="00CE2557">
        <w:t xml:space="preserve">can be used to compare </w:t>
      </w:r>
      <w:r>
        <w:t xml:space="preserve">the responses of </w:t>
      </w:r>
      <w:r w:rsidRPr="00CE2557">
        <w:t xml:space="preserve">different watersheds </w:t>
      </w:r>
      <w:r w:rsidRPr="00C1093E">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Pr="00C1093E">
        <w:fldChar w:fldCharType="separate"/>
      </w:r>
      <w:r w:rsidR="000E3860" w:rsidRPr="000E3860">
        <w:rPr>
          <w:noProof/>
        </w:rPr>
        <w:t>(Basher et al., 2011; Duvert et al., 2012; Fahey et al., 2003; Hicks, 1990)</w:t>
      </w:r>
      <w:r w:rsidRPr="00C1093E">
        <w:fldChar w:fldCharType="end"/>
      </w:r>
      <w:r w:rsidRPr="00C1093E">
        <w:t xml:space="preserve">, </w:t>
      </w:r>
      <w:r w:rsidRPr="00FC0D52">
        <w:t xml:space="preserve">assess the contribution of individual subwatersheds to total </w:t>
      </w:r>
      <w:r w:rsidRPr="00216465">
        <w:t xml:space="preserve">SSY </w:t>
      </w:r>
      <w:r w:rsidRPr="00FC0D52">
        <w:fldChar w:fldCharType="begin" w:fldLock="1"/>
      </w:r>
      <w:r w:rsidR="00B5093C">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Pr="00FC0D52">
        <w:fldChar w:fldCharType="separate"/>
      </w:r>
      <w:r w:rsidRPr="00FC0D52">
        <w:rPr>
          <w:noProof/>
        </w:rPr>
        <w:t xml:space="preserve">(Zimmermann </w:t>
      </w:r>
      <w:r>
        <w:rPr>
          <w:noProof/>
        </w:rPr>
        <w:t>et al.,</w:t>
      </w:r>
      <w:r w:rsidRPr="00FC0D52">
        <w:rPr>
          <w:noProof/>
        </w:rPr>
        <w:t xml:space="preserve"> 2012)</w:t>
      </w:r>
      <w:r w:rsidRPr="00FC0D52">
        <w:fldChar w:fldCharType="end"/>
      </w:r>
      <w:r w:rsidRPr="00C1093E">
        <w:t>, or</w:t>
      </w:r>
      <w:r w:rsidRPr="00FC0D52">
        <w:t xml:space="preserve"> determine changes in SSY from the same watershed over time </w:t>
      </w:r>
      <w:r w:rsidRPr="00FC0D52">
        <w:fldChar w:fldCharType="begin" w:fldLock="1"/>
      </w:r>
      <w:r w:rsidR="00B5093C">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Pr="00FC0D52">
        <w:fldChar w:fldCharType="separate"/>
      </w:r>
      <w:r w:rsidRPr="00FC7C8C">
        <w:rPr>
          <w:noProof/>
        </w:rPr>
        <w:t>(Bonta, 2000)</w:t>
      </w:r>
      <w:r w:rsidRPr="00FC0D52">
        <w:fldChar w:fldCharType="end"/>
      </w:r>
      <w:r w:rsidRPr="00C1093E">
        <w:t>.</w:t>
      </w:r>
      <w:r w:rsidRPr="00FC0D52">
        <w:t xml:space="preserve"> </w:t>
      </w:r>
      <w:r>
        <w:t>Several studies have found significant correlation between total storm event SSY (SSY</w:t>
      </w:r>
      <w:r w:rsidRPr="00160919">
        <w:rPr>
          <w:vertAlign w:val="subscript"/>
        </w:rPr>
        <w:t>EV</w:t>
      </w:r>
      <w:r>
        <w:t xml:space="preserve">) and various precipitation and discharge variables, but the best correlation has consistently been with </w:t>
      </w:r>
      <w:r w:rsidR="003F23BC">
        <w:t>peak</w:t>
      </w:r>
      <w:r>
        <w:t xml:space="preserve"> event discharge (</w:t>
      </w:r>
      <w:proofErr w:type="spellStart"/>
      <w:r>
        <w:t>Qmax</w:t>
      </w:r>
      <w:proofErr w:type="spellEnd"/>
      <w:r>
        <w:t xml:space="preserve">). Several researchers have hypothesized </w:t>
      </w:r>
      <w:r w:rsidR="00FE0BED">
        <w:t xml:space="preserve">that </w:t>
      </w:r>
      <w:proofErr w:type="spellStart"/>
      <w:r>
        <w:t>Qmax</w:t>
      </w:r>
      <w:proofErr w:type="spellEnd"/>
      <w:r>
        <w:t xml:space="preserve"> correlat</w:t>
      </w:r>
      <w:r w:rsidR="00FE0BED">
        <w:t>es</w:t>
      </w:r>
      <w:r>
        <w:t xml:space="preserve"> with SSY</w:t>
      </w:r>
      <w:r w:rsidRPr="00160919">
        <w:rPr>
          <w:vertAlign w:val="subscript"/>
        </w:rPr>
        <w:t>EV</w:t>
      </w:r>
      <w:r>
        <w:t xml:space="preserve"> because</w:t>
      </w:r>
      <w:r w:rsidRPr="004D6C39">
        <w:t xml:space="preserve"> </w:t>
      </w:r>
      <w:proofErr w:type="spellStart"/>
      <w:r w:rsidRPr="004D6C39">
        <w:t>Qmax</w:t>
      </w:r>
      <w:proofErr w:type="spellEnd"/>
      <w:r w:rsidRPr="004D6C39">
        <w:t xml:space="preserve"> is an integrator of the </w:t>
      </w:r>
      <w:r w:rsidRPr="004D6C39">
        <w:lastRenderedPageBreak/>
        <w:t xml:space="preserve">whole hydrological response of a given </w:t>
      </w:r>
      <w:r>
        <w:t>watershed to a given storm event</w:t>
      </w:r>
      <w:r w:rsidRPr="004D6C39">
        <w:t>.</w:t>
      </w:r>
      <w:r>
        <w:t xml:space="preserve"> </w:t>
      </w:r>
      <w:r>
        <w:fldChar w:fldCharType="begin" w:fldLock="1"/>
      </w:r>
      <w:r w:rsidR="00B5093C">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sidRPr="003351F1">
        <w:rPr>
          <w:noProof/>
        </w:rPr>
        <w:t>Rankl</w:t>
      </w:r>
      <w:r>
        <w:rPr>
          <w:noProof/>
        </w:rPr>
        <w:t xml:space="preserve"> (</w:t>
      </w:r>
      <w:r w:rsidRPr="003351F1">
        <w:rPr>
          <w:noProof/>
        </w:rPr>
        <w:t>2004)</w:t>
      </w:r>
      <w:r>
        <w:fldChar w:fldCharType="end"/>
      </w:r>
      <w:r>
        <w:t xml:space="preserve"> ar</w:t>
      </w:r>
      <w:r w:rsidRPr="004D6C39">
        <w:t xml:space="preserve">gued that the largest variability in </w:t>
      </w:r>
      <w:r>
        <w:t xml:space="preserve">event </w:t>
      </w:r>
      <w:r w:rsidRPr="004D6C39">
        <w:t>SSY</w:t>
      </w:r>
      <w:r w:rsidRPr="00160919">
        <w:rPr>
          <w:vertAlign w:val="subscript"/>
        </w:rPr>
        <w:t>EV</w:t>
      </w:r>
      <w:r w:rsidRPr="004D6C39">
        <w:t xml:space="preserve"> is the result of variability in rainstorm energy</w:t>
      </w:r>
      <w:r>
        <w:t>. Since</w:t>
      </w:r>
      <w:r w:rsidRPr="004D6C39">
        <w:t xml:space="preserve"> </w:t>
      </w:r>
      <w:proofErr w:type="spellStart"/>
      <w:r>
        <w:t>Qmax</w:t>
      </w:r>
      <w:proofErr w:type="spellEnd"/>
      <w:r w:rsidRPr="004D6C39">
        <w:t xml:space="preserve"> depends on the i</w:t>
      </w:r>
      <w:r>
        <w:t xml:space="preserve">ntensity and </w:t>
      </w:r>
      <w:r w:rsidR="003F23BC">
        <w:t>depth</w:t>
      </w:r>
      <w:r>
        <w:t xml:space="preserve"> of rainfall,</w:t>
      </w:r>
      <w:r w:rsidRPr="004D6C39">
        <w:t xml:space="preserve"> he concluded that a relation should exist between SSY</w:t>
      </w:r>
      <w:r w:rsidRPr="00160919">
        <w:rPr>
          <w:vertAlign w:val="subscript"/>
        </w:rPr>
        <w:t>EV</w:t>
      </w:r>
      <w:r w:rsidRPr="004D6C39">
        <w:t xml:space="preserve"> and </w:t>
      </w:r>
      <w:proofErr w:type="spellStart"/>
      <w:r w:rsidRPr="004D6C39">
        <w:t>Qmax</w:t>
      </w:r>
      <w:proofErr w:type="spellEnd"/>
      <w:r w:rsidRPr="004D6C39">
        <w:t xml:space="preserve"> as both are driven by rainfall energy. </w:t>
      </w:r>
      <w:r>
        <w:fldChar w:fldCharType="begin" w:fldLock="1"/>
      </w:r>
      <w:r w:rsidR="00B5093C">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fldChar w:fldCharType="separate"/>
      </w:r>
      <w:r w:rsidRPr="00CE2557">
        <w:rPr>
          <w:noProof/>
        </w:rPr>
        <w:t>Li</w:t>
      </w:r>
      <w:r>
        <w:rPr>
          <w:noProof/>
        </w:rPr>
        <w:t xml:space="preserve"> et al.</w:t>
      </w:r>
      <w:r w:rsidRPr="00CE2557">
        <w:rPr>
          <w:noProof/>
        </w:rPr>
        <w:t xml:space="preserve"> </w:t>
      </w:r>
      <w:r>
        <w:rPr>
          <w:noProof/>
        </w:rPr>
        <w:t>(</w:t>
      </w:r>
      <w:r w:rsidRPr="00CE2557">
        <w:rPr>
          <w:noProof/>
        </w:rPr>
        <w:t>2004)</w:t>
      </w:r>
      <w:r>
        <w:fldChar w:fldCharType="end"/>
      </w:r>
      <w:r>
        <w:t xml:space="preserve"> proposed the use of a runoff erosivity index instead of traditional rainfall erosivity for the prediction of SSY</w:t>
      </w:r>
      <w:r w:rsidRPr="00160919">
        <w:rPr>
          <w:vertAlign w:val="subscript"/>
        </w:rPr>
        <w:t>EV</w:t>
      </w:r>
      <w:r>
        <w:t xml:space="preserve">, hypothesizing that discharge characteristics better integrate the watershed response than precipitation variables.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Duvert et al</w:t>
      </w:r>
      <w:r>
        <w:rPr>
          <w:noProof/>
        </w:rPr>
        <w:t>. (</w:t>
      </w:r>
      <w:r w:rsidRPr="003351F1">
        <w:rPr>
          <w:noProof/>
        </w:rPr>
        <w:t>2012)</w:t>
      </w:r>
      <w:r>
        <w:fldChar w:fldCharType="end"/>
      </w:r>
      <w:r>
        <w:t xml:space="preserve"> hypothesized </w:t>
      </w:r>
      <w:proofErr w:type="spellStart"/>
      <w:r w:rsidRPr="004D6C39">
        <w:t>Qmax</w:t>
      </w:r>
      <w:proofErr w:type="spellEnd"/>
      <w:r w:rsidRPr="004D6C39">
        <w:t xml:space="preserve"> is a meaningful variable because it </w:t>
      </w:r>
      <w:r>
        <w:t>relates to</w:t>
      </w:r>
      <w:r w:rsidRPr="004D6C39">
        <w:t xml:space="preserve"> both the </w:t>
      </w:r>
      <w:r>
        <w:t xml:space="preserve">sediment </w:t>
      </w:r>
      <w:r w:rsidRPr="004D6C39">
        <w:t>production</w:t>
      </w:r>
      <w:r>
        <w:t xml:space="preserve"> on the </w:t>
      </w:r>
      <w:proofErr w:type="spellStart"/>
      <w:r>
        <w:t>hillslope</w:t>
      </w:r>
      <w:proofErr w:type="spellEnd"/>
      <w:r>
        <w:t xml:space="preserve"> and in the channel, as well as</w:t>
      </w:r>
      <w:r w:rsidRPr="004D6C39">
        <w:t xml:space="preserve"> the transfe</w:t>
      </w:r>
      <w:r>
        <w:t xml:space="preserve">r functions of sediment dynamics. They argue </w:t>
      </w:r>
      <w:r w:rsidR="003B6FC7">
        <w:t xml:space="preserve">that </w:t>
      </w:r>
      <w:r>
        <w:t>w</w:t>
      </w:r>
      <w:r w:rsidRPr="004D6C39">
        <w:t xml:space="preserve">here runoff </w:t>
      </w:r>
      <w:r>
        <w:t xml:space="preserve">is produced by </w:t>
      </w:r>
      <w:r w:rsidR="003B6FC7">
        <w:t>infiltration</w:t>
      </w:r>
      <w:r>
        <w:t xml:space="preserve"> excess</w:t>
      </w:r>
      <w:r w:rsidR="003B6FC7">
        <w:t xml:space="preserve"> overland flow</w:t>
      </w:r>
      <w:r>
        <w:t xml:space="preserve">, </w:t>
      </w:r>
      <w:proofErr w:type="spellStart"/>
      <w:r w:rsidRPr="004D6C39">
        <w:t>Qmax</w:t>
      </w:r>
      <w:proofErr w:type="spellEnd"/>
      <w:r w:rsidRPr="004D6C39">
        <w:t xml:space="preserve"> i</w:t>
      </w:r>
      <w:r>
        <w:t xml:space="preserve">s a function of rainfall intensity and </w:t>
      </w:r>
      <w:r w:rsidRPr="004D6C39">
        <w:t>the duration</w:t>
      </w:r>
      <w:r>
        <w:t xml:space="preserve"> of high intensity</w:t>
      </w:r>
      <w:r w:rsidR="003B6FC7">
        <w:t xml:space="preserve"> rainfall</w:t>
      </w:r>
      <w:r w:rsidRPr="004D6C39">
        <w:t xml:space="preserve"> (rather than </w:t>
      </w:r>
      <w:r w:rsidR="00457E93">
        <w:t>total rainfall</w:t>
      </w:r>
      <w:r w:rsidRPr="004D6C39">
        <w:t>)</w:t>
      </w:r>
      <w:r>
        <w:t xml:space="preserve">, and </w:t>
      </w:r>
      <w:r w:rsidR="003B6FC7">
        <w:t xml:space="preserve">that </w:t>
      </w:r>
      <w:r>
        <w:t xml:space="preserve">where runoff is produced by saturation excess overland flow, </w:t>
      </w:r>
      <w:proofErr w:type="spellStart"/>
      <w:r w:rsidRPr="004D6C39">
        <w:t>Qmax</w:t>
      </w:r>
      <w:proofErr w:type="spellEnd"/>
      <w:r w:rsidRPr="004D6C39">
        <w:t xml:space="preserve"> depends on the soil</w:t>
      </w:r>
      <w:r>
        <w:t xml:space="preserve"> antecedent wetness conditions and by </w:t>
      </w:r>
      <w:r w:rsidR="00562522">
        <w:t>all the sub-surface processes-interflow, translator flow, etc</w:t>
      </w:r>
      <w:r>
        <w:t xml:space="preserve">.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 xml:space="preserve">Duvert et al. </w:t>
      </w:r>
      <w:r>
        <w:rPr>
          <w:noProof/>
        </w:rPr>
        <w:t>(</w:t>
      </w:r>
      <w:r w:rsidRPr="003351F1">
        <w:rPr>
          <w:noProof/>
        </w:rPr>
        <w:t>2012)</w:t>
      </w:r>
      <w:r>
        <w:fldChar w:fldCharType="end"/>
      </w:r>
      <w:r>
        <w:t xml:space="preserve"> argued that by being responsive to these important hydrological processes, </w:t>
      </w:r>
      <w:proofErr w:type="spellStart"/>
      <w:r>
        <w:t>Qmax</w:t>
      </w:r>
      <w:proofErr w:type="spellEnd"/>
      <w:r>
        <w:t xml:space="preserve"> is a good predictor variable of SSY</w:t>
      </w:r>
      <w:r w:rsidRPr="00160919">
        <w:rPr>
          <w:vertAlign w:val="subscript"/>
        </w:rPr>
        <w:t>EV</w:t>
      </w:r>
      <w:r>
        <w:t xml:space="preserve"> in diverse environments. High correlation between SSY</w:t>
      </w:r>
      <w:r w:rsidRPr="00160919">
        <w:rPr>
          <w:vertAlign w:val="subscript"/>
        </w:rPr>
        <w:t>EV</w:t>
      </w:r>
      <w:r>
        <w:t xml:space="preserve"> and </w:t>
      </w:r>
      <w:proofErr w:type="spellStart"/>
      <w:r>
        <w:t>Qmax</w:t>
      </w:r>
      <w:proofErr w:type="spellEnd"/>
      <w:r>
        <w:t xml:space="preserve"> has been found in semi-arid, temperate, and sub-humid watersheds in Wyoming </w:t>
      </w:r>
      <w:r>
        <w:fldChar w:fldCharType="begin" w:fldLock="1"/>
      </w:r>
      <w:r w:rsidR="00B5093C">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fldChar w:fldCharType="separate"/>
      </w:r>
      <w:r w:rsidRPr="00B80EA3">
        <w:rPr>
          <w:noProof/>
        </w:rPr>
        <w:t>(Rankl, 2004)</w:t>
      </w:r>
      <w:r>
        <w:fldChar w:fldCharType="end"/>
      </w:r>
      <w:r>
        <w:t xml:space="preserve">, Mexico, Italy, France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80EA3">
        <w:rPr>
          <w:noProof/>
        </w:rPr>
        <w:t>(Duvert et al., 2012)</w:t>
      </w:r>
      <w:r>
        <w:fldChar w:fldCharType="end"/>
      </w:r>
      <w:r>
        <w:t xml:space="preserve">, and New Zealand </w:t>
      </w:r>
      <w:r>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fldChar w:fldCharType="separate"/>
      </w:r>
      <w:r w:rsidRPr="00546763">
        <w:rPr>
          <w:noProof/>
        </w:rPr>
        <w:t>(Basher et al., 2011; Hicks, 1990)</w:t>
      </w:r>
      <w:r>
        <w:fldChar w:fldCharType="end"/>
      </w:r>
      <w:r>
        <w:t xml:space="preserve">, but this approach has not been attempted for </w:t>
      </w:r>
      <w:r w:rsidR="00A96FCB">
        <w:t xml:space="preserve">steep, </w:t>
      </w:r>
      <w:r>
        <w:t>tropical watersheds on volcanic islands.</w:t>
      </w:r>
    </w:p>
    <w:p w14:paraId="6386A18C" w14:textId="77777777" w:rsidR="00927AD3" w:rsidRDefault="00927AD3" w:rsidP="005918F6">
      <w:pPr>
        <w:pStyle w:val="Heading2"/>
        <w:numPr>
          <w:ilvl w:val="0"/>
          <w:numId w:val="0"/>
        </w:numPr>
      </w:pPr>
      <w:bookmarkStart w:id="20" w:name="_Toc389207892"/>
      <w:r>
        <w:t xml:space="preserve">Part One </w:t>
      </w:r>
      <w:r w:rsidRPr="00B2697B">
        <w:t>Research</w:t>
      </w:r>
      <w:r>
        <w:t xml:space="preserve"> Questions</w:t>
      </w:r>
      <w:bookmarkEnd w:id="20"/>
    </w:p>
    <w:p w14:paraId="3EF05CA3" w14:textId="77777777" w:rsidR="00927AD3" w:rsidRDefault="00927AD3" w:rsidP="005918F6">
      <w:r>
        <w:t>The research questions for this paper are:</w:t>
      </w:r>
    </w:p>
    <w:p w14:paraId="261EBED2" w14:textId="77777777" w:rsidR="00927AD3" w:rsidRDefault="00927AD3" w:rsidP="005918F6">
      <w:pPr>
        <w:pStyle w:val="ListParagraph"/>
        <w:numPr>
          <w:ilvl w:val="0"/>
          <w:numId w:val="23"/>
        </w:numPr>
      </w:pPr>
      <w:r>
        <w:t>How has human disturbance altered the sediment loading to Faga’alu Bay?</w:t>
      </w:r>
    </w:p>
    <w:p w14:paraId="048B3D75" w14:textId="381F4B0B" w:rsidR="00927AD3" w:rsidRDefault="00927AD3" w:rsidP="005918F6">
      <w:pPr>
        <w:pStyle w:val="ListParagraph"/>
        <w:numPr>
          <w:ilvl w:val="0"/>
          <w:numId w:val="23"/>
        </w:numPr>
      </w:pPr>
      <w:r>
        <w:t>How do</w:t>
      </w:r>
      <w:r w:rsidR="00FE0BED">
        <w:t xml:space="preserve"> </w:t>
      </w:r>
      <w:r>
        <w:t>sediment contributions from human-disturbed areas and undisturbed areas vary with storm size?</w:t>
      </w:r>
    </w:p>
    <w:p w14:paraId="6CC169B3" w14:textId="77777777" w:rsidR="00927AD3" w:rsidRPr="00444547" w:rsidRDefault="00927AD3" w:rsidP="005918F6">
      <w:pPr>
        <w:pStyle w:val="ListParagraph"/>
        <w:numPr>
          <w:ilvl w:val="0"/>
          <w:numId w:val="23"/>
        </w:numPr>
      </w:pPr>
      <w:r>
        <w:t>Which is the best predictor of event-based suspended sediment yield at each location: total precipitation, Erosivity Index, total discharge, or maximum event discharge?</w:t>
      </w:r>
    </w:p>
    <w:p w14:paraId="5300DAB5" w14:textId="77777777" w:rsidR="00927AD3" w:rsidRPr="00703BBA" w:rsidRDefault="00927AD3" w:rsidP="005918F6">
      <w:pPr>
        <w:pStyle w:val="Heading2"/>
        <w:numPr>
          <w:ilvl w:val="0"/>
          <w:numId w:val="0"/>
        </w:numPr>
        <w:rPr>
          <w:rFonts w:eastAsiaTheme="minorHAnsi" w:cstheme="minorBidi"/>
          <w:color w:val="auto"/>
          <w:sz w:val="22"/>
          <w:szCs w:val="22"/>
        </w:rPr>
      </w:pPr>
      <w:bookmarkStart w:id="21" w:name="_Toc389207896"/>
      <w:r w:rsidRPr="00B2697B">
        <w:t>Study</w:t>
      </w:r>
      <w:r w:rsidRPr="00703BBA">
        <w:t xml:space="preserve"> Sites</w:t>
      </w:r>
      <w:bookmarkEnd w:id="21"/>
    </w:p>
    <w:p w14:paraId="62D33422" w14:textId="4F7A3535" w:rsidR="00927AD3" w:rsidRPr="00703BBA" w:rsidRDefault="003B6FC7" w:rsidP="005918F6">
      <w:pPr>
        <w:ind w:firstLine="576"/>
      </w:pPr>
      <w:r>
        <w:t>The t</w:t>
      </w:r>
      <w:r w:rsidR="00927AD3" w:rsidRPr="00703BBA">
        <w:t>wo study watersheds, Faga’alu and Nu’uuli (</w:t>
      </w:r>
      <w:r w:rsidR="00927AD3" w:rsidRPr="00703BBA">
        <w:fldChar w:fldCharType="begin"/>
      </w:r>
      <w:r w:rsidR="00927AD3" w:rsidRPr="00703BBA">
        <w:instrText xml:space="preserve"> REF _Ref383161294 \h  \* MERGEFORMAT </w:instrText>
      </w:r>
      <w:r w:rsidR="00927AD3" w:rsidRPr="00703BBA">
        <w:fldChar w:fldCharType="separate"/>
      </w:r>
      <w:r w:rsidR="00927AD3" w:rsidRPr="00703BBA">
        <w:t xml:space="preserve">Figure </w:t>
      </w:r>
      <w:r w:rsidR="00927AD3">
        <w:rPr>
          <w:noProof/>
        </w:rPr>
        <w:t>1</w:t>
      </w:r>
      <w:r w:rsidR="00927AD3" w:rsidRPr="00703BBA">
        <w:fldChar w:fldCharType="end"/>
      </w:r>
      <w:r w:rsidR="00927AD3" w:rsidRPr="00703BBA">
        <w:t>) are characterized by larg</w:t>
      </w:r>
      <w:r w:rsidR="00A96FCB">
        <w:t xml:space="preserve">e areas of undisturbed, steeply </w:t>
      </w:r>
      <w:r w:rsidR="00927AD3" w:rsidRPr="00703BBA">
        <w:t>slop</w:t>
      </w:r>
      <w:r w:rsidR="00A96FCB">
        <w:t>ing</w:t>
      </w:r>
      <w:r w:rsidR="00927AD3" w:rsidRPr="00703BBA">
        <w:t xml:space="preserve">, heavily forested hillsides in the upper watershed, and relatively </w:t>
      </w:r>
      <w:r w:rsidR="00562522">
        <w:t>small</w:t>
      </w:r>
      <w:r w:rsidR="00927AD3" w:rsidRPr="00703BBA">
        <w:t xml:space="preserve"> flat area that is urbanized or densely settled in the lower watershed</w:t>
      </w:r>
      <w:r w:rsidR="00927AD3">
        <w:t>.</w:t>
      </w:r>
      <w:r w:rsidR="00927AD3" w:rsidRPr="00703BBA">
        <w:t xml:space="preserve"> Initial monitoring efforts focused on Faga’alu,</w:t>
      </w:r>
      <w:r>
        <w:t xml:space="preserve"> which discharges to</w:t>
      </w:r>
      <w:r w:rsidR="00927AD3" w:rsidRPr="00703BBA">
        <w:t xml:space="preserve"> a sediment-impacted reef previously identified by local managers </w:t>
      </w:r>
      <w:r w:rsidR="00927AD3" w:rsidRPr="00703BBA">
        <w:fldChar w:fldCharType="begin" w:fldLock="1"/>
      </w:r>
      <w:r w:rsidR="00B5093C">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00927AD3" w:rsidRPr="00703BBA">
        <w:fldChar w:fldCharType="separate"/>
      </w:r>
      <w:r w:rsidR="00927AD3" w:rsidRPr="002778B6">
        <w:rPr>
          <w:noProof/>
        </w:rPr>
        <w:t>(Aeby et al., 2006)</w:t>
      </w:r>
      <w:r w:rsidR="00927AD3" w:rsidRPr="00703BBA">
        <w:fldChar w:fldCharType="end"/>
      </w:r>
      <w:r w:rsidR="00927AD3" w:rsidRPr="00703BBA">
        <w:t>. Faga’alu includes two unique features not found in “typical” watersheds in American Samoa: 1) an open aggregate quarry</w:t>
      </w:r>
      <w:r w:rsidR="00A96FCB">
        <w:t>,</w:t>
      </w:r>
      <w:r w:rsidR="00927AD3" w:rsidRPr="00703BBA">
        <w:t xml:space="preserve"> and 2) a large impervious area associated with the island’s only hospital (</w:t>
      </w:r>
      <w:r w:rsidR="00927AD3" w:rsidRPr="00703BBA">
        <w:fldChar w:fldCharType="begin"/>
      </w:r>
      <w:r w:rsidR="00927AD3" w:rsidRPr="00703BBA">
        <w:instrText xml:space="preserve"> REF _Ref383161432 \h  \* MERGEFORMAT </w:instrText>
      </w:r>
      <w:r w:rsidR="00927AD3" w:rsidRPr="00703BBA">
        <w:fldChar w:fldCharType="separate"/>
      </w:r>
      <w:r w:rsidR="00927AD3" w:rsidRPr="00703BBA">
        <w:t xml:space="preserve">Figure </w:t>
      </w:r>
      <w:r w:rsidR="00927AD3">
        <w:rPr>
          <w:noProof/>
        </w:rPr>
        <w:t>2</w:t>
      </w:r>
      <w:r w:rsidR="00927AD3" w:rsidRPr="00703BBA">
        <w:fldChar w:fldCharType="end"/>
      </w:r>
      <w:r w:rsidR="00927AD3" w:rsidRPr="00703BBA">
        <w:t xml:space="preserve">). Nu’uuli watershed is adjacent Faga’alu and </w:t>
      </w:r>
      <w:r w:rsidR="00A96FCB">
        <w:t xml:space="preserve">is </w:t>
      </w:r>
      <w:r w:rsidR="00927AD3" w:rsidRPr="00703BBA">
        <w:t>similar in precipitatio</w:t>
      </w:r>
      <w:r w:rsidR="00927AD3">
        <w:t xml:space="preserve">n, size, relief, and landcover, </w:t>
      </w:r>
      <w:r w:rsidR="00927AD3" w:rsidRPr="00703BBA">
        <w:t>providing an opportunity to compare sediment loading from a more “typical” watershed and estimate the influence of t</w:t>
      </w:r>
      <w:r w:rsidR="00927AD3">
        <w:t>he quarry and impervious area</w:t>
      </w:r>
      <w:r w:rsidR="00927AD3" w:rsidRPr="00703BBA">
        <w:t xml:space="preserve"> in Faga’alu. </w:t>
      </w:r>
    </w:p>
    <w:p w14:paraId="5B83E925" w14:textId="77777777" w:rsidR="00927AD3" w:rsidRPr="00703BBA" w:rsidRDefault="00927AD3" w:rsidP="005918F6">
      <w:pPr>
        <w:keepNext/>
      </w:pPr>
      <w:r w:rsidRPr="00703BBA">
        <w:rPr>
          <w:noProof/>
        </w:rPr>
        <w:lastRenderedPageBreak/>
        <w:drawing>
          <wp:inline distT="0" distB="0" distL="0" distR="0" wp14:anchorId="0F908A6A" wp14:editId="371ABF8D">
            <wp:extent cx="4947478" cy="3599962"/>
            <wp:effectExtent l="0" t="0" r="5715" b="63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47478" cy="3599962"/>
                    </a:xfrm>
                    <a:prstGeom prst="rect">
                      <a:avLst/>
                    </a:prstGeom>
                  </pic:spPr>
                </pic:pic>
              </a:graphicData>
            </a:graphic>
          </wp:inline>
        </w:drawing>
      </w:r>
    </w:p>
    <w:p w14:paraId="6E9426C0" w14:textId="77777777" w:rsidR="00927AD3" w:rsidRPr="00703BBA" w:rsidRDefault="00927AD3" w:rsidP="005918F6">
      <w:pPr>
        <w:pStyle w:val="Caption"/>
      </w:pPr>
      <w:bookmarkStart w:id="22" w:name="_Ref383161294"/>
      <w:bookmarkStart w:id="23" w:name="_Ref383161271"/>
      <w:r w:rsidRPr="00703BBA">
        <w:t xml:space="preserve">Figure </w:t>
      </w:r>
      <w:r w:rsidR="00A91718">
        <w:fldChar w:fldCharType="begin"/>
      </w:r>
      <w:r w:rsidR="00A91718">
        <w:instrText xml:space="preserve"> SEQ Figure \* ARABIC </w:instrText>
      </w:r>
      <w:r w:rsidR="00A91718">
        <w:fldChar w:fldCharType="separate"/>
      </w:r>
      <w:r>
        <w:rPr>
          <w:noProof/>
        </w:rPr>
        <w:t>1</w:t>
      </w:r>
      <w:r w:rsidR="00A91718">
        <w:rPr>
          <w:noProof/>
        </w:rPr>
        <w:fldChar w:fldCharType="end"/>
      </w:r>
      <w:bookmarkEnd w:id="22"/>
      <w:r w:rsidRPr="00703BBA">
        <w:t xml:space="preserve"> Faga'alu and Nu'uuli watersheds showing upper (</w:t>
      </w:r>
      <w:r>
        <w:t>undisturbed) and lower (human-disturbed</w:t>
      </w:r>
      <w:r w:rsidRPr="00703BBA">
        <w:t>) sections. They drain opposite sides of Matafao Mtn., the highest point on Tutuila (653m).</w:t>
      </w:r>
      <w:bookmarkEnd w:id="23"/>
      <w:r w:rsidRPr="00703BBA">
        <w:t xml:space="preserve"> Inset shows locations of barometric pressure stations (</w:t>
      </w:r>
      <w:proofErr w:type="spellStart"/>
      <w:r w:rsidRPr="00703BBA">
        <w:t>Tafuna</w:t>
      </w:r>
      <w:proofErr w:type="spellEnd"/>
      <w:r w:rsidRPr="00703BBA">
        <w:t xml:space="preserve">, Faga’alu, NSTP6, </w:t>
      </w:r>
      <w:proofErr w:type="gramStart"/>
      <w:r w:rsidRPr="00703BBA">
        <w:t>Tula</w:t>
      </w:r>
      <w:proofErr w:type="gramEnd"/>
      <w:r w:rsidRPr="00703BBA">
        <w:t>)</w:t>
      </w:r>
      <w:r>
        <w:t>. Instrumentation to monitor continuous suspended sediment yield (SSY) was installed at N1, N2, FOREST, and VILLAGE.</w:t>
      </w:r>
    </w:p>
    <w:p w14:paraId="449F8CAF" w14:textId="77777777" w:rsidR="00927AD3" w:rsidRPr="00703BBA" w:rsidRDefault="00927AD3" w:rsidP="005918F6">
      <w:pPr>
        <w:keepNext/>
      </w:pPr>
      <w:r w:rsidRPr="00703BBA">
        <w:rPr>
          <w:i/>
          <w:noProof/>
        </w:rPr>
        <w:drawing>
          <wp:inline distT="0" distB="0" distL="0" distR="0" wp14:anchorId="18336329" wp14:editId="70487399">
            <wp:extent cx="4738734" cy="3183282"/>
            <wp:effectExtent l="38100" t="38100" r="100330" b="93345"/>
            <wp:docPr id="7" name="Picture 7">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734" cy="3183282"/>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p>
    <w:p w14:paraId="37E4F602" w14:textId="77777777" w:rsidR="00927AD3" w:rsidRPr="005122C0" w:rsidRDefault="00927AD3" w:rsidP="005918F6">
      <w:pPr>
        <w:pStyle w:val="Caption"/>
      </w:pPr>
      <w:bookmarkStart w:id="24" w:name="_Ref383161432"/>
      <w:r w:rsidRPr="00703BBA">
        <w:t xml:space="preserve">Figure </w:t>
      </w:r>
      <w:r w:rsidR="00A91718">
        <w:fldChar w:fldCharType="begin"/>
      </w:r>
      <w:r w:rsidR="00A91718">
        <w:instrText xml:space="preserve"> SEQ Figure \* ARABIC </w:instrText>
      </w:r>
      <w:r w:rsidR="00A91718">
        <w:fldChar w:fldCharType="separate"/>
      </w:r>
      <w:r>
        <w:rPr>
          <w:noProof/>
        </w:rPr>
        <w:t>2</w:t>
      </w:r>
      <w:r w:rsidR="00A91718">
        <w:rPr>
          <w:noProof/>
        </w:rPr>
        <w:fldChar w:fldCharType="end"/>
      </w:r>
      <w:bookmarkEnd w:id="24"/>
      <w:r w:rsidRPr="00703BBA">
        <w:t xml:space="preserve"> Faga’alu watershed and instrument locations. Grab samples for suspended sediment concentration (SSC) were collected at all three PT locations</w:t>
      </w:r>
      <w:r>
        <w:t xml:space="preserve"> (FOREST, QUARRY, </w:t>
      </w:r>
      <w:proofErr w:type="gramStart"/>
      <w:r>
        <w:t>VILLAGE</w:t>
      </w:r>
      <w:proofErr w:type="gramEnd"/>
      <w:r>
        <w:t>)</w:t>
      </w:r>
      <w:r w:rsidRPr="00703BBA">
        <w:t xml:space="preserve">. </w:t>
      </w:r>
    </w:p>
    <w:p w14:paraId="65BE7BCC" w14:textId="77777777" w:rsidR="00927AD3" w:rsidRPr="00144FDA" w:rsidRDefault="00927AD3" w:rsidP="005918F6">
      <w:pPr>
        <w:pStyle w:val="Heading2"/>
        <w:numPr>
          <w:ilvl w:val="0"/>
          <w:numId w:val="0"/>
        </w:numPr>
      </w:pPr>
      <w:bookmarkStart w:id="25" w:name="_Toc389207901"/>
      <w:r w:rsidRPr="00B2697B">
        <w:lastRenderedPageBreak/>
        <w:t>Methods</w:t>
      </w:r>
      <w:bookmarkEnd w:id="25"/>
    </w:p>
    <w:p w14:paraId="57A02F7A" w14:textId="04226867" w:rsidR="00927AD3" w:rsidRDefault="00927AD3" w:rsidP="005918F6">
      <w:pPr>
        <w:ind w:firstLine="576"/>
      </w:pPr>
      <w:r w:rsidRPr="00703BBA">
        <w:t>A combination of paired</w:t>
      </w:r>
      <w:r>
        <w:t>-</w:t>
      </w:r>
      <w:r w:rsidRPr="00703BBA">
        <w:t xml:space="preserve"> and nested</w:t>
      </w:r>
      <w:r>
        <w:t xml:space="preserve">-watershed study designs </w:t>
      </w:r>
      <w:r w:rsidR="00130E01">
        <w:rPr>
          <w:rStyle w:val="CommentReference"/>
        </w:rPr>
        <w:commentReference w:id="26"/>
      </w:r>
      <w:r w:rsidRPr="00703BBA">
        <w:t>will quantify the contribution of human-disturbed areas to</w:t>
      </w:r>
      <w:r w:rsidR="00130E01">
        <w:t xml:space="preserve"> </w:t>
      </w:r>
      <w:r w:rsidRPr="00703BBA">
        <w:t>sediment loading to Faga’alu Bay</w:t>
      </w:r>
      <w:r w:rsidR="00570719">
        <w:t xml:space="preserve"> during baseflow and during events of varying magnitude</w:t>
      </w:r>
      <w:r>
        <w:t xml:space="preserve">. </w:t>
      </w:r>
      <w:r w:rsidR="00130E01">
        <w:t>The</w:t>
      </w:r>
      <w:r>
        <w:t xml:space="preserve"> paired watershed approach is used to compare sediment yield from undisturbed and human-disturbed areas in Faga’alu with similar undisturbed and hum</w:t>
      </w:r>
      <w:r w:rsidR="00130E01">
        <w:t>an-disturbed areas in Nu’uuli. The</w:t>
      </w:r>
      <w:r>
        <w:t xml:space="preserve"> nested watershed approach is used to construct a sediment budget, and </w:t>
      </w:r>
      <w:r w:rsidR="00A75DD4">
        <w:t xml:space="preserve">to </w:t>
      </w:r>
      <w:r>
        <w:t>assess the contributions of undisturbed and human-disturbed areas to total sediment loading.</w:t>
      </w:r>
      <w:r w:rsidRPr="00B226FC">
        <w:t xml:space="preserve"> </w:t>
      </w:r>
    </w:p>
    <w:p w14:paraId="374A4A84" w14:textId="11496084" w:rsidR="00927AD3" w:rsidRDefault="00927AD3" w:rsidP="005918F6">
      <w:pPr>
        <w:ind w:firstLine="576"/>
      </w:pPr>
      <w:r w:rsidRPr="00703BBA">
        <w:t xml:space="preserve">While steep, mountainous streams can discharge a high amount of </w:t>
      </w:r>
      <w:proofErr w:type="spellStart"/>
      <w:r w:rsidRPr="00703BBA">
        <w:t>bedload</w:t>
      </w:r>
      <w:proofErr w:type="spellEnd"/>
      <w:r>
        <w:t xml:space="preserve"> </w:t>
      </w:r>
      <w:r>
        <w:fldChar w:fldCharType="begin" w:fldLock="1"/>
      </w:r>
      <w:r w:rsidR="00B5093C">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0E3860" w:rsidRPr="000E3860">
        <w:rPr>
          <w:noProof/>
        </w:rPr>
        <w:t>(Milliman and Syvitski, 1992)</w:t>
      </w:r>
      <w:r>
        <w:fldChar w:fldCharType="end"/>
      </w:r>
      <w:r w:rsidRPr="00703BBA">
        <w:t>, this research is focused on sediment size fractions that can be harmful to corals</w:t>
      </w:r>
      <w:r>
        <w:t xml:space="preserve"> </w:t>
      </w:r>
      <w:r>
        <w:fldChar w:fldCharType="begin" w:fldLock="1"/>
      </w:r>
      <w:r w:rsidR="00B5093C">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B5093C">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A8CF382" w14:textId="77777777" w:rsidR="0059498F" w:rsidRDefault="00681B2F" w:rsidP="005918F6">
      <w:pPr>
        <w:ind w:firstLine="576"/>
      </w:pPr>
      <w:r>
        <w:t>Sections 2.4</w:t>
      </w:r>
      <w:r w:rsidR="009B18DD">
        <w:t>.1-2.4.4</w:t>
      </w:r>
      <w:r>
        <w:t xml:space="preserve"> below describe the equations used to quantify sediment loading, disturbance ratio, and the</w:t>
      </w:r>
      <w:r w:rsidR="009B18DD">
        <w:t xml:space="preserve"> sediment budget. Section 2.4.5</w:t>
      </w:r>
      <w:r>
        <w:t xml:space="preserve"> details the field methods used to collect the data required for the calculations. </w:t>
      </w:r>
      <w:bookmarkStart w:id="27" w:name="_Toc389207902"/>
    </w:p>
    <w:p w14:paraId="11FCF856" w14:textId="2C66872A" w:rsidR="00927AD3" w:rsidRPr="00646FB0" w:rsidRDefault="00927AD3" w:rsidP="005918F6">
      <w:pPr>
        <w:pStyle w:val="Heading3"/>
      </w:pPr>
      <w:r>
        <w:t>Estimating event</w:t>
      </w:r>
      <w:r w:rsidRPr="00646FB0">
        <w:t xml:space="preserve"> suspended sediment yield</w:t>
      </w:r>
      <w:bookmarkEnd w:id="27"/>
      <w:r>
        <w:t xml:space="preserve"> (SSY</w:t>
      </w:r>
      <w:r w:rsidRPr="006E18FD">
        <w:rPr>
          <w:vertAlign w:val="subscript"/>
        </w:rPr>
        <w:t>EV</w:t>
      </w:r>
      <w:r>
        <w:t>)</w:t>
      </w:r>
    </w:p>
    <w:p w14:paraId="30CFC44C" w14:textId="2BFB6EF4" w:rsidR="00927AD3" w:rsidRDefault="00570719" w:rsidP="005918F6">
      <w:pPr>
        <w:ind w:firstLine="576"/>
      </w:pPr>
      <w:r>
        <w:t>A</w:t>
      </w:r>
      <w:r w:rsidR="00927AD3">
        <w:t>nnual or seasonal total SSY</w:t>
      </w:r>
      <w:r>
        <w:t xml:space="preserve"> can be used to quantify the spatial and temporal patterns of sediment loading</w:t>
      </w:r>
      <w:r w:rsidR="00927AD3">
        <w:t xml:space="preserve"> </w:t>
      </w:r>
      <w:r w:rsidR="00927AD3">
        <w:fldChar w:fldCharType="begin" w:fldLock="1"/>
      </w:r>
      <w:r w:rsidR="00B5093C">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00927AD3">
        <w:fldChar w:fldCharType="separate"/>
      </w:r>
      <w:r w:rsidR="00927AD3" w:rsidRPr="000A5B1C">
        <w:rPr>
          <w:noProof/>
        </w:rPr>
        <w:t>(Fahey et al., 2003)</w:t>
      </w:r>
      <w:r w:rsidR="00927AD3">
        <w:fldChar w:fldCharType="end"/>
      </w:r>
      <w:r>
        <w:t>, but</w:t>
      </w:r>
      <w:r w:rsidR="00130E01">
        <w:t xml:space="preserve"> </w:t>
      </w:r>
      <w:r>
        <w:t xml:space="preserve">annual totals </w:t>
      </w:r>
      <w:r w:rsidR="00927AD3" w:rsidRPr="000B1554">
        <w:t>can be influenced by climatic variability, leading to uncertain assessments of human impact and management effectiveness</w:t>
      </w:r>
      <w:r w:rsidR="00927AD3">
        <w:t xml:space="preserve"> for the full range of storm sizes and interannual variability in storm number, size, and sequence.</w:t>
      </w:r>
      <w:r w:rsidR="00927AD3" w:rsidRPr="000B1554">
        <w:t xml:space="preserve"> </w:t>
      </w:r>
      <w:r w:rsidR="00927AD3">
        <w:t>Another</w:t>
      </w:r>
      <w:r w:rsidR="00927AD3" w:rsidRPr="000B1554">
        <w:t xml:space="preserve"> approach is to assess changes in the sediment rating curve</w:t>
      </w:r>
      <w:r w:rsidR="00927AD3">
        <w:t xml:space="preserve"> (Q-SSC relationship) </w:t>
      </w:r>
      <w:r w:rsidR="00927AD3">
        <w:fldChar w:fldCharType="begin" w:fldLock="1"/>
      </w:r>
      <w:r w:rsidR="00B5093C">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rsidR="00927AD3">
        <w:fldChar w:fldCharType="separate"/>
      </w:r>
      <w:r w:rsidR="00927AD3" w:rsidRPr="000A5B1C">
        <w:rPr>
          <w:noProof/>
        </w:rPr>
        <w:t>(Walling, 1977)</w:t>
      </w:r>
      <w:r w:rsidR="00927AD3">
        <w:fldChar w:fldCharType="end"/>
      </w:r>
      <w:r w:rsidR="0031160F">
        <w:t>. However,</w:t>
      </w:r>
      <w:r w:rsidR="00927AD3" w:rsidRPr="0063032F">
        <w:t xml:space="preserve"> </w:t>
      </w:r>
      <w:r>
        <w:t xml:space="preserve">it </w:t>
      </w:r>
      <w:r w:rsidR="00927AD3" w:rsidRPr="00C1093E">
        <w:t>i</w:t>
      </w:r>
      <w:r w:rsidR="00927AD3" w:rsidRPr="00FC0D52">
        <w:t>s complicated by hysteresis effects</w:t>
      </w:r>
      <w:r w:rsidR="00927AD3" w:rsidRPr="000B1554">
        <w:t xml:space="preserve"> </w:t>
      </w:r>
      <w:r w:rsidR="00927AD3" w:rsidRPr="00A507A1">
        <w:t>and i</w:t>
      </w:r>
      <w:r w:rsidR="00927AD3" w:rsidRPr="00876D28">
        <w:t xml:space="preserve">s </w:t>
      </w:r>
      <w:r w:rsidR="00927AD3">
        <w:t>difficult to</w:t>
      </w:r>
      <w:r w:rsidR="00927AD3" w:rsidRPr="006A26F3">
        <w:t xml:space="preserve"> compar</w:t>
      </w:r>
      <w:r w:rsidR="00927AD3">
        <w:t xml:space="preserve">e between </w:t>
      </w:r>
      <w:r w:rsidR="00927AD3" w:rsidRPr="006A26F3">
        <w:t>watersheds</w:t>
      </w:r>
      <w:r w:rsidR="00927AD3" w:rsidRPr="0020406A">
        <w:t xml:space="preserve"> </w:t>
      </w:r>
      <w:r w:rsidR="00927AD3" w:rsidRPr="00CE2557">
        <w:fldChar w:fldCharType="begin" w:fldLock="1"/>
      </w:r>
      <w:r w:rsidR="00B5093C">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00927AD3" w:rsidRPr="00CE2557">
        <w:fldChar w:fldCharType="separate"/>
      </w:r>
      <w:r w:rsidR="00927AD3" w:rsidRPr="00FC7C8C">
        <w:rPr>
          <w:noProof/>
        </w:rPr>
        <w:t>(Asselman, 2000; Zimmermann et al., 2012)</w:t>
      </w:r>
      <w:r w:rsidR="00927AD3" w:rsidRPr="00CE2557">
        <w:fldChar w:fldCharType="end"/>
      </w:r>
      <w:r w:rsidR="00927AD3" w:rsidRPr="00CE2557">
        <w:t>.</w:t>
      </w:r>
      <w:r w:rsidR="00927AD3">
        <w:t xml:space="preserve"> </w:t>
      </w:r>
      <w:r w:rsidR="005D5E24">
        <w:t xml:space="preserve">Preliminary </w:t>
      </w:r>
      <w:r w:rsidR="00927AD3">
        <w:t>data from the study site showed only weak correlation between Q and SSC</w:t>
      </w:r>
      <w:r>
        <w:t>, with</w:t>
      </w:r>
      <w:r w:rsidR="00130E01">
        <w:t xml:space="preserve"> </w:t>
      </w:r>
      <w:r>
        <w:t>s</w:t>
      </w:r>
      <w:r w:rsidR="00130E01">
        <w:t>i</w:t>
      </w:r>
      <w:r w:rsidR="00927AD3">
        <w:t xml:space="preserve">gnificant hysteresis during storm- and </w:t>
      </w:r>
      <w:proofErr w:type="spellStart"/>
      <w:r w:rsidR="00927AD3">
        <w:t>baseflo</w:t>
      </w:r>
      <w:r>
        <w:t>w</w:t>
      </w:r>
      <w:r w:rsidR="00130E01">
        <w:t>s</w:t>
      </w:r>
      <w:proofErr w:type="spellEnd"/>
      <w:r w:rsidR="00F07E8D">
        <w:t>, so the Q-SSC relationship was not used</w:t>
      </w:r>
      <w:r w:rsidR="00927AD3">
        <w:t>.</w:t>
      </w:r>
    </w:p>
    <w:p w14:paraId="2DAA7545" w14:textId="6FEE3E59" w:rsidR="00927AD3" w:rsidRPr="00703BBA" w:rsidRDefault="00927AD3" w:rsidP="005918F6">
      <w:pPr>
        <w:ind w:firstLine="720"/>
      </w:pPr>
      <w:r>
        <w:t xml:space="preserve">An alternative approach </w:t>
      </w:r>
      <w:r w:rsidR="00570719">
        <w:t xml:space="preserve">to detecting human impacts on SSY </w:t>
      </w:r>
      <w:r>
        <w:t xml:space="preserve">is to compare SSY generated by </w:t>
      </w:r>
      <w:r w:rsidRPr="00703BBA">
        <w:t>storm events</w:t>
      </w:r>
      <w:r>
        <w:t xml:space="preserve"> </w:t>
      </w:r>
      <w:r w:rsidRPr="00703BBA">
        <w:t>of the same magnitude</w:t>
      </w:r>
      <w:bookmarkStart w:id="28" w:name="_Ref386110623"/>
      <w:r>
        <w:t>.</w:t>
      </w:r>
      <w:r w:rsidR="00F07E8D">
        <w:t xml:space="preserve"> </w:t>
      </w:r>
      <w:bookmarkStart w:id="29" w:name="_GoBack"/>
      <w:r w:rsidR="00F07E8D">
        <w:t>SSY from the same size storm is assumed to be equal, and any difference can be attributed to human disturbance or watershed management.</w:t>
      </w:r>
      <w:r>
        <w:t xml:space="preserve"> </w:t>
      </w:r>
      <w:bookmarkEnd w:id="29"/>
      <w:r>
        <w:t>Total SSY from a storm event (SSY</w:t>
      </w:r>
      <w:r>
        <w:rPr>
          <w:vertAlign w:val="subscript"/>
        </w:rPr>
        <w:t>EV</w:t>
      </w:r>
      <w:r>
        <w:t>) is found</w:t>
      </w:r>
      <w:r w:rsidRPr="00703BBA">
        <w:t xml:space="preserve"> </w:t>
      </w:r>
      <w:r w:rsidR="00F07E8D">
        <w:t>by integrat</w:t>
      </w:r>
      <w:r>
        <w:t>ing continuous suspended sediment load</w:t>
      </w:r>
      <w:r w:rsidR="00F07E8D">
        <w:t xml:space="preserve"> from measured or modeled discharge (Q) and suspended sediment concentration (SSC)</w:t>
      </w:r>
      <w:r>
        <w:t xml:space="preserve">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28"/>
    </w:p>
    <w:tbl>
      <w:tblPr>
        <w:tblStyle w:val="TableGrid"/>
        <w:tblW w:w="0" w:type="auto"/>
        <w:tblLook w:val="04A0" w:firstRow="1" w:lastRow="0" w:firstColumn="1" w:lastColumn="0" w:noHBand="0" w:noVBand="1"/>
      </w:tblPr>
      <w:tblGrid>
        <w:gridCol w:w="3116"/>
        <w:gridCol w:w="3117"/>
        <w:gridCol w:w="3117"/>
      </w:tblGrid>
      <w:tr w:rsidR="00927AD3" w:rsidRPr="00703BBA" w14:paraId="7E0B1A66" w14:textId="77777777" w:rsidTr="000B079B">
        <w:tc>
          <w:tcPr>
            <w:tcW w:w="3116" w:type="dxa"/>
            <w:tcBorders>
              <w:top w:val="nil"/>
              <w:left w:val="nil"/>
              <w:bottom w:val="nil"/>
              <w:right w:val="nil"/>
            </w:tcBorders>
          </w:tcPr>
          <w:p w14:paraId="7F61B3DA" w14:textId="77777777" w:rsidR="00927AD3" w:rsidRPr="00703BBA" w:rsidRDefault="00927AD3" w:rsidP="005918F6"/>
        </w:tc>
        <w:tc>
          <w:tcPr>
            <w:tcW w:w="3117" w:type="dxa"/>
            <w:tcBorders>
              <w:top w:val="nil"/>
              <w:left w:val="nil"/>
              <w:bottom w:val="nil"/>
              <w:right w:val="nil"/>
            </w:tcBorders>
          </w:tcPr>
          <w:p w14:paraId="623D9F97" w14:textId="77777777" w:rsidR="00927AD3" w:rsidRPr="00703BBA" w:rsidRDefault="00A91718" w:rsidP="005918F6">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7120452F" w14:textId="77777777" w:rsidR="00927AD3" w:rsidRPr="00703BBA" w:rsidRDefault="00890FC5" w:rsidP="005918F6">
            <w:r>
              <w:t>Equation 1</w:t>
            </w:r>
          </w:p>
        </w:tc>
      </w:tr>
      <w:tr w:rsidR="00927AD3" w:rsidRPr="00703BBA" w14:paraId="378C942C" w14:textId="77777777" w:rsidTr="000B079B">
        <w:tc>
          <w:tcPr>
            <w:tcW w:w="9350" w:type="dxa"/>
            <w:gridSpan w:val="3"/>
            <w:tcBorders>
              <w:top w:val="nil"/>
              <w:left w:val="nil"/>
              <w:bottom w:val="nil"/>
              <w:right w:val="nil"/>
            </w:tcBorders>
          </w:tcPr>
          <w:p w14:paraId="0B00C4DA" w14:textId="77777777" w:rsidR="00927AD3" w:rsidRPr="00703BBA" w:rsidRDefault="00927AD3" w:rsidP="005918F6">
            <w:proofErr w:type="gramStart"/>
            <w:r w:rsidRPr="00703BBA">
              <w:t>where</w:t>
            </w:r>
            <w:proofErr w:type="gramEnd"/>
            <w:r w:rsidRPr="00703BBA">
              <w:t xml:space="preserv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271D1F92" w14:textId="73DC9287" w:rsidR="00927AD3" w:rsidRDefault="00927AD3" w:rsidP="005918F6">
      <w:pPr>
        <w:ind w:firstLine="576"/>
      </w:pPr>
      <w:r>
        <w:t xml:space="preserve">Storm events can be defined by precipitation </w:t>
      </w:r>
      <w:r>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and the method used to separate storm events on the hydrograph can significantly influence the analysis of event-based SSY </w:t>
      </w:r>
      <w:r>
        <w:fldChar w:fldCharType="begin" w:fldLock="1"/>
      </w:r>
      <w:r w:rsidR="00B5093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rsidR="00B5093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000E3860" w:rsidRPr="000E3860">
        <w:rPr>
          <w:noProof/>
        </w:rPr>
        <w:t>(Dunne and Leopold, 1978)</w:t>
      </w:r>
      <w:r>
        <w:fldChar w:fldCharType="end"/>
      </w:r>
      <w:r>
        <w:t>, but for this research the simple stage height threshold rule was used due to the flashy hydrologic response</w:t>
      </w:r>
      <w:r w:rsidR="00FE0BED">
        <w:t>, low baseflow discharge,</w:t>
      </w:r>
      <w:r>
        <w:t xml:space="preserve"> and short </w:t>
      </w:r>
      <w:r w:rsidR="00FE0BED">
        <w:t xml:space="preserve">duration of </w:t>
      </w:r>
      <w:r>
        <w:t xml:space="preserve">recession curves between events </w:t>
      </w:r>
      <w:r>
        <w:fldChar w:fldCharType="begin" w:fldLock="1"/>
      </w:r>
      <w:r w:rsidR="00B5093C">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00EB0579" w:rsidRPr="00EB0579">
        <w:rPr>
          <w:noProof/>
        </w:rPr>
        <w:t>(Fahey et al., 2003; Lewis et al., 2001)</w:t>
      </w:r>
      <w:r>
        <w:fldChar w:fldCharType="end"/>
      </w:r>
      <w:r w:rsidR="00F07E8D">
        <w:t xml:space="preserve">. </w:t>
      </w:r>
      <w:r>
        <w:t xml:space="preserve"> </w:t>
      </w:r>
      <w:r w:rsidR="00F07E8D">
        <w:t>A storm event is defined as the period of time where stream stage height exceeds a chosen threshold.</w:t>
      </w:r>
    </w:p>
    <w:p w14:paraId="2350F7BC" w14:textId="77777777" w:rsidR="00927AD3" w:rsidRDefault="00927AD3" w:rsidP="005918F6">
      <w:pPr>
        <w:pStyle w:val="Heading3"/>
      </w:pPr>
      <w:r>
        <w:lastRenderedPageBreak/>
        <w:t>Sediment budget</w:t>
      </w:r>
    </w:p>
    <w:p w14:paraId="743CBD03" w14:textId="7187F782" w:rsidR="00927AD3" w:rsidRDefault="00A75DD4" w:rsidP="005918F6">
      <w:pPr>
        <w:ind w:firstLine="576"/>
      </w:pPr>
      <w:r>
        <w:t>A</w:t>
      </w:r>
      <w:r w:rsidR="00927AD3">
        <w:t xml:space="preserve"> sediment budget</w:t>
      </w:r>
      <w:r>
        <w:t xml:space="preserve"> </w:t>
      </w:r>
      <w:r w:rsidR="00927AD3">
        <w:t xml:space="preserve">quantifies the contribution of key sediment sources to the overall sediment yield </w:t>
      </w:r>
      <w:r w:rsidR="00927AD3">
        <w:fldChar w:fldCharType="begin" w:fldLock="1"/>
      </w:r>
      <w:r w:rsidR="00B5093C">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rsidR="00927AD3">
        <w:fldChar w:fldCharType="separate"/>
      </w:r>
      <w:r w:rsidR="0059498F" w:rsidRPr="0059498F">
        <w:rPr>
          <w:noProof/>
        </w:rPr>
        <w:t>(Bartley et al., 2012; Reid and Dunne, 1996; Slaymaker, 2003; Warrick and Mertes, 2009)</w:t>
      </w:r>
      <w:r w:rsidR="00927AD3">
        <w:fldChar w:fldCharType="end"/>
      </w:r>
      <w:r w:rsidR="0059498F">
        <w:t xml:space="preserve">. </w:t>
      </w:r>
      <w:r w:rsidR="00927AD3">
        <w:t>Both Nu’uuli and Faga’alu watersheds were separated into nested watersheds for analysis, following a similar scheme. The total watershed (TOTAL), draining to VILLAGE in Faga’alu and N1 in Nu’uuli, was separated into two nested subwatersheds: the upstream, undisturbed forest portion of the watershed (UPPER), and the downstream, human-disturbed portion of the watershed (LOWER) (</w:t>
      </w:r>
      <w:r w:rsidR="00927AD3">
        <w:fldChar w:fldCharType="begin"/>
      </w:r>
      <w:r w:rsidR="00927AD3">
        <w:instrText xml:space="preserve"> REF _Ref383161294 \h </w:instrText>
      </w:r>
      <w:r w:rsidR="005918F6">
        <w:instrText xml:space="preserve"> \* MERGEFORMAT </w:instrText>
      </w:r>
      <w:r w:rsidR="00927AD3">
        <w:fldChar w:fldCharType="separate"/>
      </w:r>
      <w:r w:rsidR="00927AD3" w:rsidRPr="00703BBA">
        <w:t xml:space="preserve">Figure </w:t>
      </w:r>
      <w:r w:rsidR="00927AD3">
        <w:rPr>
          <w:noProof/>
        </w:rPr>
        <w:t>1</w:t>
      </w:r>
      <w:r w:rsidR="00927AD3">
        <w:fldChar w:fldCharType="end"/>
      </w:r>
      <w:r w:rsidR="00927AD3">
        <w:t>). In Faga’alu, an additional subwatershed, draining to QUARRY, was delineated and analyzed to assess the contribution of this key sediment source.</w:t>
      </w:r>
    </w:p>
    <w:p w14:paraId="592C1480" w14:textId="0446C7AE" w:rsidR="00927AD3" w:rsidRDefault="00927AD3" w:rsidP="005918F6">
      <w:pPr>
        <w:ind w:firstLine="576"/>
      </w:pPr>
      <w:r>
        <w:t xml:space="preserve">The percent contribution of each subwatershed to SSY from the total watershed is calculated by difference </w:t>
      </w:r>
      <w:r w:rsidR="00BE66F8">
        <w:t>between SSY</w:t>
      </w:r>
      <w:r w:rsidR="00FE0BED">
        <w:t xml:space="preserve"> observed </w:t>
      </w:r>
      <w:r w:rsidR="00BE66F8">
        <w:t xml:space="preserve">at the upper and lower monitoring stations </w:t>
      </w:r>
      <w:r>
        <w:t>for each storm event. The disturbance ratio (DR) is the ratio of SSY</w:t>
      </w:r>
      <w:r>
        <w:rPr>
          <w:vertAlign w:val="subscript"/>
        </w:rPr>
        <w:t xml:space="preserve">LOWER </w:t>
      </w:r>
      <w:r>
        <w:t>under current conditions</w:t>
      </w:r>
      <w:r w:rsidR="00890FC5">
        <w:t xml:space="preserve"> (</w:t>
      </w:r>
      <w:r w:rsidR="00F547B7">
        <w:t>=</w:t>
      </w:r>
      <w:r w:rsidR="00890FC5">
        <w:t>SSY</w:t>
      </w:r>
      <w:r w:rsidR="00EB50E8">
        <w:rPr>
          <w:vertAlign w:val="subscript"/>
        </w:rPr>
        <w:t xml:space="preserve">TOTAL </w:t>
      </w:r>
      <w:r w:rsidR="00EB50E8">
        <w:t>- SSY</w:t>
      </w:r>
      <w:r w:rsidR="00EB50E8" w:rsidRPr="00EB50E8">
        <w:rPr>
          <w:vertAlign w:val="subscript"/>
        </w:rPr>
        <w:t>UPPER</w:t>
      </w:r>
      <w:r w:rsidR="00890FC5">
        <w:t>)</w:t>
      </w:r>
      <w:r>
        <w:t xml:space="preserve"> to SSY</w:t>
      </w:r>
      <w:r>
        <w:rPr>
          <w:vertAlign w:val="subscript"/>
        </w:rPr>
        <w:t>LOWER</w:t>
      </w:r>
      <w:r>
        <w:t xml:space="preserve"> under pre-disturbance conditions</w:t>
      </w:r>
      <w:r w:rsidR="00890FC5">
        <w:t xml:space="preserve"> (</w:t>
      </w:r>
      <w:proofErr w:type="spellStart"/>
      <w:r w:rsidR="00890FC5">
        <w:t>SSY</w:t>
      </w:r>
      <w:r w:rsidR="00890FC5">
        <w:rPr>
          <w:vertAlign w:val="subscript"/>
        </w:rPr>
        <w:t>LOWER.pre</w:t>
      </w:r>
      <w:proofErr w:type="spellEnd"/>
      <w:proofErr w:type="gramStart"/>
      <w:r w:rsidR="00890FC5">
        <w:t>)</w:t>
      </w:r>
      <w:r w:rsidR="009B18DD">
        <w:t xml:space="preserve"> </w:t>
      </w:r>
      <w: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927AD3" w14:paraId="358E66C2" w14:textId="77777777" w:rsidTr="000B079B">
        <w:tc>
          <w:tcPr>
            <w:tcW w:w="1705" w:type="dxa"/>
          </w:tcPr>
          <w:p w14:paraId="0B1B4872" w14:textId="77777777" w:rsidR="00927AD3" w:rsidRDefault="00927AD3" w:rsidP="005918F6"/>
        </w:tc>
        <w:tc>
          <w:tcPr>
            <w:tcW w:w="5760" w:type="dxa"/>
          </w:tcPr>
          <w:p w14:paraId="30B6FE01" w14:textId="6F34BDA8" w:rsidR="00927AD3" w:rsidRDefault="005103EC" w:rsidP="005918F6">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73B35DD" w14:textId="77777777" w:rsidR="00927AD3" w:rsidRDefault="00890FC5" w:rsidP="005918F6">
            <w:r>
              <w:t>Equation 2</w:t>
            </w:r>
          </w:p>
        </w:tc>
      </w:tr>
    </w:tbl>
    <w:p w14:paraId="3308E38A" w14:textId="7213497A" w:rsidR="00EB0579" w:rsidRDefault="00EB0579" w:rsidP="005918F6">
      <w:r>
        <w:t>SSY</w:t>
      </w:r>
      <w:r>
        <w:rPr>
          <w:vertAlign w:val="subscript"/>
        </w:rPr>
        <w:t xml:space="preserve"> </w:t>
      </w:r>
      <w:r>
        <w:t>under pre-disturbance conditions</w:t>
      </w:r>
      <w:r w:rsidR="00FE0BED">
        <w:t xml:space="preserve"> (</w:t>
      </w:r>
      <w:proofErr w:type="spellStart"/>
      <w:r w:rsidR="00FE0BED">
        <w:t>SSY</w:t>
      </w:r>
      <w:r w:rsidR="00FE0BED">
        <w:rPr>
          <w:vertAlign w:val="subscript"/>
        </w:rPr>
        <w:t>LOWER.pre</w:t>
      </w:r>
      <w:proofErr w:type="spellEnd"/>
      <w:r w:rsidR="00FE0BED">
        <w:t>)</w:t>
      </w:r>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EB0579" w14:paraId="5D670432" w14:textId="77777777" w:rsidTr="00EB0579">
        <w:tc>
          <w:tcPr>
            <w:tcW w:w="1710" w:type="dxa"/>
          </w:tcPr>
          <w:p w14:paraId="770DEE69" w14:textId="77777777" w:rsidR="00EB0579" w:rsidRDefault="00EB0579" w:rsidP="005918F6"/>
        </w:tc>
        <w:tc>
          <w:tcPr>
            <w:tcW w:w="5760" w:type="dxa"/>
          </w:tcPr>
          <w:p w14:paraId="6C8024B5" w14:textId="442E50E9" w:rsidR="00EB0579" w:rsidRDefault="00A91718" w:rsidP="005918F6">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0B0D299F" w14:textId="77777777" w:rsidR="00EB0579" w:rsidRDefault="00EB0579" w:rsidP="005918F6"/>
        </w:tc>
        <w:tc>
          <w:tcPr>
            <w:tcW w:w="1880" w:type="dxa"/>
          </w:tcPr>
          <w:p w14:paraId="1302619A" w14:textId="77777777" w:rsidR="00EB0579" w:rsidRDefault="00EB0579" w:rsidP="005918F6">
            <w:r>
              <w:t>Equation 3</w:t>
            </w:r>
          </w:p>
        </w:tc>
      </w:tr>
    </w:tbl>
    <w:p w14:paraId="5418D54B" w14:textId="77777777" w:rsidR="00927AD3" w:rsidRDefault="00927AD3" w:rsidP="005918F6">
      <w:pPr>
        <w:rPr>
          <w:ins w:id="30" w:author="Geography" w:date="2014-06-05T12:32:00Z"/>
        </w:rPr>
      </w:pPr>
      <w:commentRangeStart w:id="31"/>
      <w:commentRangeStart w:id="32"/>
      <w:r>
        <w:t>The percent contribution and DR were calculated for each storm and averaged to determine the average contribution of each subwatershed to total sediment loading.</w:t>
      </w:r>
      <w:commentRangeEnd w:id="31"/>
      <w:r w:rsidR="00BE66F8">
        <w:rPr>
          <w:rStyle w:val="CommentReference"/>
        </w:rPr>
        <w:commentReference w:id="31"/>
      </w:r>
      <w:commentRangeEnd w:id="32"/>
      <w:r w:rsidR="00F547B7">
        <w:rPr>
          <w:rStyle w:val="CommentReference"/>
        </w:rPr>
        <w:commentReference w:id="32"/>
      </w:r>
    </w:p>
    <w:p w14:paraId="57BB83FF" w14:textId="59AD9F24" w:rsidR="00681B2F" w:rsidRDefault="00681B2F" w:rsidP="005918F6">
      <w:pPr>
        <w:ind w:firstLine="576"/>
      </w:pPr>
      <w:r>
        <w:t xml:space="preserve">It </w:t>
      </w:r>
      <w:r w:rsidR="00BE66F8">
        <w:t>i</w:t>
      </w:r>
      <w:r>
        <w:t>s hypothesized that the disturbance ratio is highest for small storms</w:t>
      </w:r>
      <w:r w:rsidR="00BE66F8">
        <w:t>,</w:t>
      </w:r>
      <w:r>
        <w:t xml:space="preserve"> when </w:t>
      </w:r>
      <w:r w:rsidR="00BE66F8">
        <w:t xml:space="preserve">background SSY from the undisturbed forest is low and </w:t>
      </w:r>
      <w:r>
        <w:t>erod</w:t>
      </w:r>
      <w:r w:rsidR="00BE66F8">
        <w:t>ible</w:t>
      </w:r>
      <w:r>
        <w:t xml:space="preserve"> sediment from disturbed surfaces in the lower watershed is the dominant source, but for large storms mass movements and bank erosion </w:t>
      </w:r>
      <w:r w:rsidR="00BE66F8">
        <w:t xml:space="preserve">contribute to naturally high </w:t>
      </w:r>
      <w:r w:rsidR="0059561D">
        <w:t>SSY</w:t>
      </w:r>
      <w:r w:rsidR="00BE66F8">
        <w:t xml:space="preserve"> </w:t>
      </w:r>
      <w:r>
        <w:t xml:space="preserve">from </w:t>
      </w:r>
      <w:r w:rsidR="00BE66F8">
        <w:t xml:space="preserve">the </w:t>
      </w:r>
      <w:r>
        <w:t>undisturbed up</w:t>
      </w:r>
      <w:r w:rsidR="00BE66F8">
        <w:t>per watershed, reducing the DR for large events</w:t>
      </w:r>
      <w:r>
        <w:t>.</w:t>
      </w:r>
      <w:del w:id="33" w:author="Geography" w:date="2014-06-09T11:46:00Z">
        <w:r w:rsidDel="00BE66F8">
          <w:delText xml:space="preserve"> </w:delText>
        </w:r>
      </w:del>
    </w:p>
    <w:p w14:paraId="4FC3C11A" w14:textId="77777777" w:rsidR="00927AD3" w:rsidRDefault="00927AD3" w:rsidP="005918F6">
      <w:pPr>
        <w:pStyle w:val="Heading3"/>
      </w:pPr>
      <w:r>
        <w:t>Predicting SSY</w:t>
      </w:r>
      <w:r w:rsidRPr="009567D3">
        <w:rPr>
          <w:vertAlign w:val="subscript"/>
        </w:rPr>
        <w:t>EV</w:t>
      </w:r>
    </w:p>
    <w:p w14:paraId="23D3D8C4" w14:textId="64BE4057" w:rsidR="00927AD3" w:rsidRDefault="00927AD3" w:rsidP="005918F6">
      <w:pPr>
        <w:ind w:firstLine="576"/>
      </w:pPr>
      <w:r>
        <w:t>Sediment yield during a storm event (</w:t>
      </w:r>
      <w:proofErr w:type="spellStart"/>
      <w:r>
        <w:t>SSY</w:t>
      </w:r>
      <w:r w:rsidRPr="004D34F9">
        <w:rPr>
          <w:vertAlign w:val="subscript"/>
        </w:rPr>
        <w:t>ev</w:t>
      </w:r>
      <w:proofErr w:type="spellEnd"/>
      <w:r>
        <w:t>) may be correlated with precipitation or discharge variables</w:t>
      </w:r>
      <w:r w:rsidR="00BE66F8">
        <w:t xml:space="preserve"> (“storm metrics”)</w:t>
      </w:r>
      <w:r>
        <w:t xml:space="preserve">. Four predictors used in this research </w:t>
      </w:r>
      <w:r w:rsidR="00F07E8D">
        <w:t>a</w:t>
      </w:r>
      <w:r>
        <w:t>re total event precipitation (</w:t>
      </w:r>
      <w:proofErr w:type="spellStart"/>
      <w:r>
        <w:t>Psum</w:t>
      </w:r>
      <w:proofErr w:type="spellEnd"/>
      <w:r>
        <w:t xml:space="preserve">), EI30 rainfall erosivity (EI30) </w:t>
      </w:r>
      <w:r>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and maximum event discharge (</w:t>
      </w:r>
      <w:proofErr w:type="spellStart"/>
      <w:r>
        <w:t>Qmax</w:t>
      </w:r>
      <w:proofErr w:type="spellEnd"/>
      <w:r>
        <w:t xml:space="preserve">)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Predictor variables may be linearly or nonlinearly correlated with SSY</w:t>
      </w:r>
      <w:r w:rsidRPr="00E82341">
        <w:rPr>
          <w:vertAlign w:val="subscript"/>
        </w:rPr>
        <w:t>EV</w:t>
      </w:r>
      <w:r>
        <w:t xml:space="preserve">, so both Pearson’s and Spearman’s correlation coefficients </w:t>
      </w:r>
      <w:r w:rsidR="00BE66F8">
        <w:t>between SSY</w:t>
      </w:r>
      <w:r w:rsidR="00BE66F8" w:rsidRPr="0059561D">
        <w:rPr>
          <w:vertAlign w:val="subscript"/>
        </w:rPr>
        <w:t>EV</w:t>
      </w:r>
      <w:r w:rsidR="00BE66F8">
        <w:t xml:space="preserve"> and each of the predictor variables will be </w:t>
      </w:r>
      <w:r>
        <w:t xml:space="preserve">calculated from non-transformed data to select the best predictor of event SSY from </w:t>
      </w:r>
      <w:r w:rsidR="00BE66F8">
        <w:t xml:space="preserve">each </w:t>
      </w:r>
      <w:r>
        <w:t xml:space="preserve">subwatershed and </w:t>
      </w:r>
      <w:r w:rsidR="00BE66F8">
        <w:t xml:space="preserve">from </w:t>
      </w:r>
      <w:r>
        <w:t>the total watershed.</w:t>
      </w:r>
      <w:r w:rsidRPr="00FE5ECA">
        <w:t xml:space="preserve"> </w:t>
      </w:r>
    </w:p>
    <w:p w14:paraId="112F9446" w14:textId="77777777" w:rsidR="00927AD3" w:rsidRDefault="00927AD3" w:rsidP="005918F6">
      <w:pPr>
        <w:ind w:firstLine="576"/>
      </w:pPr>
      <w:r>
        <w:t>The relationship between event SSY</w:t>
      </w:r>
      <w:r w:rsidRPr="00867D36">
        <w:rPr>
          <w:vertAlign w:val="subscript"/>
        </w:rPr>
        <w:t>EV</w:t>
      </w:r>
      <w:r>
        <w:t xml:space="preserve"> and </w:t>
      </w:r>
      <w:r w:rsidR="00681B2F">
        <w:t xml:space="preserve">storm </w:t>
      </w:r>
      <w:r>
        <w:t>metrics</w:t>
      </w:r>
      <w:r w:rsidR="00681B2F">
        <w:t xml:space="preserve"> is</w:t>
      </w:r>
      <w:r>
        <w:t xml:space="preserve"> often best fit by a watershed-specific power law function of the form:</w:t>
      </w:r>
    </w:p>
    <w:p w14:paraId="6957F654" w14:textId="77777777" w:rsidR="00927AD3" w:rsidRDefault="00927AD3" w:rsidP="005918F6">
      <w:pPr>
        <w:pStyle w:val="Caption"/>
        <w:keepNext/>
      </w:pPr>
      <w:bookmarkStart w:id="34" w:name="_Ref385921535"/>
      <w:bookmarkStart w:id="35" w:name="_Ref386749155"/>
      <w:r>
        <w:t xml:space="preserve">Equation </w:t>
      </w:r>
      <w:r w:rsidR="00A91718">
        <w:fldChar w:fldCharType="begin"/>
      </w:r>
      <w:r w:rsidR="00A91718">
        <w:instrText xml:space="preserve"> SEQ Equation \* ARABIC </w:instrText>
      </w:r>
      <w:r w:rsidR="00A91718">
        <w:fldChar w:fldCharType="separate"/>
      </w:r>
      <w:r>
        <w:rPr>
          <w:noProof/>
        </w:rPr>
        <w:t>2</w:t>
      </w:r>
      <w:r w:rsidR="00A91718">
        <w:rPr>
          <w:noProof/>
        </w:rPr>
        <w:fldChar w:fldCharType="end"/>
      </w:r>
      <w:bookmarkEnd w:id="34"/>
      <w:r>
        <w:t xml:space="preserve"> SSY-</w:t>
      </w:r>
      <w:proofErr w:type="spellStart"/>
      <w:r>
        <w:t>Qmax</w:t>
      </w:r>
      <w:proofErr w:type="spellEnd"/>
      <w:r>
        <w:t xml:space="preserve"> Power function</w:t>
      </w:r>
      <w:bookmarkEnd w:id="35"/>
    </w:p>
    <w:tbl>
      <w:tblPr>
        <w:tblStyle w:val="TableGrid"/>
        <w:tblW w:w="0" w:type="auto"/>
        <w:tblLook w:val="04A0" w:firstRow="1" w:lastRow="0" w:firstColumn="1" w:lastColumn="0" w:noHBand="0" w:noVBand="1"/>
      </w:tblPr>
      <w:tblGrid>
        <w:gridCol w:w="3116"/>
        <w:gridCol w:w="3117"/>
        <w:gridCol w:w="3117"/>
      </w:tblGrid>
      <w:tr w:rsidR="00927AD3" w14:paraId="539C9430" w14:textId="77777777" w:rsidTr="000B079B">
        <w:tc>
          <w:tcPr>
            <w:tcW w:w="3116" w:type="dxa"/>
            <w:tcBorders>
              <w:top w:val="nil"/>
              <w:left w:val="nil"/>
              <w:bottom w:val="nil"/>
              <w:right w:val="nil"/>
            </w:tcBorders>
          </w:tcPr>
          <w:p w14:paraId="6E91D77E" w14:textId="77777777" w:rsidR="00927AD3" w:rsidRDefault="00927AD3" w:rsidP="005918F6"/>
        </w:tc>
        <w:tc>
          <w:tcPr>
            <w:tcW w:w="3117" w:type="dxa"/>
            <w:tcBorders>
              <w:top w:val="nil"/>
              <w:left w:val="nil"/>
              <w:bottom w:val="nil"/>
              <w:right w:val="nil"/>
            </w:tcBorders>
          </w:tcPr>
          <w:p w14:paraId="6C04FAF3" w14:textId="77777777" w:rsidR="00927AD3" w:rsidRDefault="00A91718" w:rsidP="005918F6">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sSubSup>
                <m:r>
                  <w:rPr>
                    <w:rFonts w:ascii="Cambria Math" w:hAnsi="Cambria Math"/>
                  </w:rPr>
                  <m:t>= α</m:t>
                </m:r>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β</m:t>
                    </m:r>
                  </m:sup>
                </m:sSubSup>
              </m:oMath>
            </m:oMathPara>
          </w:p>
        </w:tc>
        <w:tc>
          <w:tcPr>
            <w:tcW w:w="3117" w:type="dxa"/>
            <w:tcBorders>
              <w:top w:val="nil"/>
              <w:left w:val="nil"/>
              <w:bottom w:val="nil"/>
              <w:right w:val="nil"/>
            </w:tcBorders>
          </w:tcPr>
          <w:p w14:paraId="161C37FD" w14:textId="77777777" w:rsidR="00927AD3" w:rsidRDefault="00EA2DFF" w:rsidP="005918F6">
            <w:r>
              <w:t xml:space="preserve">Equation </w:t>
            </w:r>
            <w:r w:rsidR="00890FC5">
              <w:t>4</w:t>
            </w:r>
          </w:p>
        </w:tc>
      </w:tr>
      <w:tr w:rsidR="00927AD3" w14:paraId="19BF1FBB" w14:textId="77777777" w:rsidTr="000B079B">
        <w:tc>
          <w:tcPr>
            <w:tcW w:w="9350" w:type="dxa"/>
            <w:gridSpan w:val="3"/>
            <w:tcBorders>
              <w:top w:val="nil"/>
              <w:left w:val="nil"/>
              <w:bottom w:val="nil"/>
              <w:right w:val="nil"/>
            </w:tcBorders>
          </w:tcPr>
          <w:p w14:paraId="38EDE6E1" w14:textId="26CB95D2" w:rsidR="00927AD3" w:rsidRDefault="00F07E8D" w:rsidP="005918F6">
            <w:r>
              <w:lastRenderedPageBreak/>
              <w:t>w</w:t>
            </w:r>
            <w:r w:rsidR="00927AD3">
              <w:t>here</w:t>
            </w:r>
            <w:r w:rsidR="00681B2F">
              <w:t xml:space="preserve"> X is a characteristic of a storm, and</w:t>
            </w:r>
            <w:r w:rsidR="00927AD3">
              <w:t xml:space="preserve"> the regression coefficients α and β are obtained by ordinary least squares regression on the logarithms of </w:t>
            </w:r>
            <w:proofErr w:type="spellStart"/>
            <w:r w:rsidR="00927AD3">
              <w:rPr>
                <w:i/>
              </w:rPr>
              <w:t>SSY</w:t>
            </w:r>
            <w:r w:rsidR="00927AD3">
              <w:rPr>
                <w:i/>
                <w:vertAlign w:val="subscript"/>
              </w:rPr>
              <w:t>ev</w:t>
            </w:r>
            <w:proofErr w:type="spellEnd"/>
            <w:r w:rsidR="00927AD3">
              <w:rPr>
                <w:i/>
                <w:vertAlign w:val="subscript"/>
              </w:rPr>
              <w:t xml:space="preserve">  </w:t>
            </w:r>
            <w:r w:rsidR="00927AD3">
              <w:t xml:space="preserve">and </w:t>
            </w:r>
            <w:proofErr w:type="spellStart"/>
            <w:r w:rsidR="00927AD3">
              <w:rPr>
                <w:i/>
              </w:rPr>
              <w:t>Q</w:t>
            </w:r>
            <w:r w:rsidR="00927AD3">
              <w:rPr>
                <w:i/>
                <w:vertAlign w:val="subscript"/>
              </w:rPr>
              <w:t>m</w:t>
            </w:r>
            <w:proofErr w:type="spellEnd"/>
            <w:r w:rsidR="00927AD3">
              <w:t xml:space="preserve"> </w:t>
            </w:r>
            <w:r w:rsidR="00927AD3">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00927AD3">
              <w:fldChar w:fldCharType="separate"/>
            </w:r>
            <w:r w:rsidR="00927AD3" w:rsidRPr="00FC7C8C">
              <w:rPr>
                <w:noProof/>
              </w:rPr>
              <w:t>(Basher et al., 2011; Duvert et al., 2012; Hicks, 1990)</w:t>
            </w:r>
            <w:r w:rsidR="00927AD3">
              <w:fldChar w:fldCharType="end"/>
            </w:r>
            <w:r w:rsidR="00927AD3">
              <w:t>.</w:t>
            </w:r>
          </w:p>
        </w:tc>
      </w:tr>
    </w:tbl>
    <w:p w14:paraId="5431022E" w14:textId="1FE89454" w:rsidR="00A75DD4" w:rsidRDefault="00927AD3" w:rsidP="005918F6">
      <w:r>
        <w:t>Linear functions were fit to untransformed (Linear) and log-tra</w:t>
      </w:r>
      <w:r w:rsidR="00F07E8D">
        <w:t>nsformed dependent and independent variables</w:t>
      </w:r>
      <w:r>
        <w:t xml:space="preserve"> (Power Law), and coefficients of determination (r</w:t>
      </w:r>
      <w:r w:rsidRPr="00240E48">
        <w:rPr>
          <w:vertAlign w:val="superscript"/>
        </w:rPr>
        <w:t>2</w:t>
      </w:r>
      <w:r>
        <w:t xml:space="preserve">) were calculated to determine best fit. </w:t>
      </w:r>
    </w:p>
    <w:p w14:paraId="772D6FDB" w14:textId="77777777" w:rsidR="00681B2F" w:rsidRDefault="00681B2F" w:rsidP="005918F6">
      <w:pPr>
        <w:ind w:firstLine="576"/>
      </w:pPr>
      <w:r>
        <w:t>Equation 4 may also be normalized to watershed area, which facilitates comparison among watersheds of different sizes, including other watersheds studied in existing literature (</w:t>
      </w:r>
      <w:proofErr w:type="spellStart"/>
      <w:r>
        <w:t>Duvert</w:t>
      </w:r>
      <w:proofErr w:type="spellEnd"/>
      <w:r>
        <w:t xml:space="preserve"> et al, 2012).</w:t>
      </w:r>
    </w:p>
    <w:p w14:paraId="252919E6" w14:textId="77777777" w:rsidR="00A75DD4" w:rsidRDefault="00A75DD4" w:rsidP="005918F6">
      <w:pPr>
        <w:pStyle w:val="Heading3"/>
      </w:pPr>
      <w:commentRangeStart w:id="36"/>
      <w:r w:rsidRPr="00646FB0">
        <w:t>Field Data Collection</w:t>
      </w:r>
      <w:commentRangeEnd w:id="36"/>
      <w:r>
        <w:rPr>
          <w:rStyle w:val="CommentReference"/>
          <w:rFonts w:asciiTheme="minorHAnsi" w:eastAsiaTheme="minorHAnsi" w:hAnsiTheme="minorHAnsi" w:cstheme="minorBidi"/>
          <w:color w:val="auto"/>
        </w:rPr>
        <w:commentReference w:id="36"/>
      </w:r>
    </w:p>
    <w:p w14:paraId="34D3516A" w14:textId="68D712B4" w:rsidR="00A75DD4" w:rsidRDefault="00A75DD4" w:rsidP="005918F6">
      <w:pPr>
        <w:ind w:firstLine="720"/>
      </w:pPr>
      <w:r>
        <w:t>A combination of continuous measu</w:t>
      </w:r>
      <w:r w:rsidR="00681B2F">
        <w:t>rements of precipitation,</w:t>
      </w:r>
      <w:r>
        <w:t xml:space="preserve"> turbidity and water stage, and grab samples of water </w:t>
      </w:r>
      <w:r w:rsidR="00890FC5">
        <w:t xml:space="preserve">collected </w:t>
      </w:r>
      <w:r>
        <w:t>during baseflow and storm events were used to calculate SSY</w:t>
      </w:r>
      <w:r w:rsidR="00681B2F">
        <w:rPr>
          <w:vertAlign w:val="subscript"/>
        </w:rPr>
        <w:t>EV</w:t>
      </w:r>
      <w:r>
        <w:t xml:space="preserve"> </w:t>
      </w:r>
      <w:r w:rsidR="00681B2F">
        <w:t xml:space="preserve">and storm characteristics </w:t>
      </w:r>
      <w:r>
        <w:t>at five sampling locations (FOREST, QUARRY, VILLAGE</w:t>
      </w:r>
      <w:r w:rsidR="00BE66F8">
        <w:t xml:space="preserve">, </w:t>
      </w:r>
      <w:r>
        <w:t>N1</w:t>
      </w:r>
      <w:r w:rsidR="00BE66F8">
        <w:t>,</w:t>
      </w:r>
      <w:r>
        <w:t xml:space="preserve"> and N2).  </w:t>
      </w:r>
      <w:r w:rsidRPr="00703BBA">
        <w:t xml:space="preserve">Data were collected over three main field campaigns and several periods of unattended monitoring from January, 2012, to </w:t>
      </w:r>
      <w:commentRangeStart w:id="37"/>
      <w:commentRangeStart w:id="38"/>
      <w:r w:rsidRPr="00703BBA">
        <w:t>March</w:t>
      </w:r>
      <w:commentRangeEnd w:id="37"/>
      <w:r w:rsidR="00681B2F">
        <w:rPr>
          <w:rStyle w:val="CommentReference"/>
        </w:rPr>
        <w:commentReference w:id="37"/>
      </w:r>
      <w:commentRangeEnd w:id="38"/>
      <w:r w:rsidR="00EA2DFF">
        <w:rPr>
          <w:rStyle w:val="CommentReference"/>
        </w:rPr>
        <w:commentReference w:id="38"/>
      </w:r>
      <w:r w:rsidRPr="00703BBA">
        <w:t>, 2014</w:t>
      </w:r>
      <w:r w:rsidR="00B2697B">
        <w:t xml:space="preserve">. In situ instrument data is currently being downloaded monthly, and another field campaign is planned for </w:t>
      </w:r>
      <w:r w:rsidR="0044001F">
        <w:t>October 2014 to January 2015</w:t>
      </w:r>
      <w:r w:rsidR="0044001F" w:rsidRPr="00703BBA">
        <w:t>. Field campaigns</w:t>
      </w:r>
      <w:r w:rsidR="0044001F">
        <w:t xml:space="preserve"> </w:t>
      </w:r>
      <w:r w:rsidR="0044001F" w:rsidRPr="00703BBA">
        <w:t>coincide</w:t>
      </w:r>
      <w:r w:rsidR="0044001F">
        <w:t>d</w:t>
      </w:r>
      <w:r w:rsidR="0044001F" w:rsidRPr="00703BBA">
        <w:t xml:space="preserve"> with the wet season and high storm probability. Three field campaigns were conducted</w:t>
      </w:r>
      <w:r w:rsidR="0044001F">
        <w:t>:</w:t>
      </w:r>
      <w:r w:rsidR="0044001F" w:rsidRPr="00703BBA">
        <w:t xml:space="preserve"> January-March 2012, February-July</w:t>
      </w:r>
      <w:r w:rsidR="0044001F">
        <w:t xml:space="preserve"> 2013, and January-March 2014</w:t>
      </w:r>
      <w:r>
        <w:t>. More detailed description of data collection and methods can be found in the Appendix and the companion document “Quality Assurance Project Plan: Physical Monitoring of Surface Waters in American Samoa.”</w:t>
      </w:r>
      <w:r w:rsidR="00890FC5">
        <w:t xml:space="preserve"> In brief, rain</w:t>
      </w:r>
      <w:r w:rsidR="009B18DD">
        <w:t xml:space="preserve"> </w:t>
      </w:r>
      <w:r w:rsidR="00890FC5">
        <w:t>ga</w:t>
      </w:r>
      <w:r w:rsidR="009B18DD">
        <w:t>u</w:t>
      </w:r>
      <w:r w:rsidR="00890FC5">
        <w:t xml:space="preserve">ges were installed at </w:t>
      </w:r>
      <w:r w:rsidR="009B18DD">
        <w:t>three</w:t>
      </w:r>
      <w:r w:rsidR="00890FC5">
        <w:t xml:space="preserve"> locations in Faga’</w:t>
      </w:r>
      <w:r w:rsidR="00681B2F">
        <w:t xml:space="preserve">alu </w:t>
      </w:r>
      <w:r w:rsidR="00890FC5">
        <w:t xml:space="preserve">and </w:t>
      </w:r>
      <w:r w:rsidR="00BE66F8">
        <w:t xml:space="preserve">at </w:t>
      </w:r>
      <w:r w:rsidR="009B18DD">
        <w:t xml:space="preserve">two locations in </w:t>
      </w:r>
      <w:r w:rsidR="00EB0579">
        <w:t>Nu’uuli</w:t>
      </w:r>
      <w:r w:rsidR="00890FC5">
        <w:t>; pressure transducers were installed at</w:t>
      </w:r>
      <w:r w:rsidR="009B18DD">
        <w:t xml:space="preserve"> upstream and downstream</w:t>
      </w:r>
      <w:r w:rsidR="00890FC5">
        <w:t xml:space="preserve"> locations</w:t>
      </w:r>
      <w:r w:rsidR="009B18DD">
        <w:t xml:space="preserve"> in Faga’alu </w:t>
      </w:r>
      <w:r w:rsidR="00BE66F8">
        <w:t xml:space="preserve">(FOREST, VILLAGE) </w:t>
      </w:r>
      <w:r w:rsidR="009B18DD">
        <w:t>and Nu’uuli</w:t>
      </w:r>
      <w:r w:rsidR="00BE66F8">
        <w:t xml:space="preserve"> (N1 and N2)</w:t>
      </w:r>
      <w:r w:rsidR="00890FC5">
        <w:t xml:space="preserve">, and rating curves relating stage to discharge were calculated from a combination of field data collection and hydraulic models.  </w:t>
      </w:r>
      <w:commentRangeStart w:id="39"/>
      <w:r w:rsidR="00890FC5">
        <w:t>Grab samples for SSC were collected for a total of xx storms in Faga’alu and xx storms in Nu</w:t>
      </w:r>
      <w:r w:rsidR="00EB0579">
        <w:t>’u</w:t>
      </w:r>
      <w:r w:rsidR="00890FC5">
        <w:t xml:space="preserve">uli, with a goal of sampling xx more storms at in each watershed during </w:t>
      </w:r>
      <w:proofErr w:type="gramStart"/>
      <w:r w:rsidR="00890FC5">
        <w:t>Fall</w:t>
      </w:r>
      <w:proofErr w:type="gramEnd"/>
      <w:r w:rsidR="00890FC5">
        <w:t xml:space="preserve"> 2014.</w:t>
      </w:r>
      <w:commentRangeEnd w:id="39"/>
      <w:r w:rsidR="009B18DD">
        <w:rPr>
          <w:rStyle w:val="CommentReference"/>
        </w:rPr>
        <w:commentReference w:id="39"/>
      </w:r>
    </w:p>
    <w:p w14:paraId="29E72693" w14:textId="371EC208" w:rsidR="00A75DD4" w:rsidRDefault="00A75DD4" w:rsidP="005918F6">
      <w:pPr>
        <w:ind w:firstLine="576"/>
      </w:pPr>
      <w:r>
        <w:t xml:space="preserve">Turbidimeters </w:t>
      </w:r>
      <w:r w:rsidR="0044001F">
        <w:t xml:space="preserve">(Greenspan TS3000, YSI 600OMS, and </w:t>
      </w:r>
      <w:proofErr w:type="spellStart"/>
      <w:r w:rsidR="0044001F">
        <w:t>CampbellSci</w:t>
      </w:r>
      <w:proofErr w:type="spellEnd"/>
      <w:r w:rsidR="0044001F">
        <w:t xml:space="preserve"> OBS500) </w:t>
      </w:r>
      <w:r>
        <w:t>were installed at four locations (FOREST, VILLAGE, N1 and N2</w:t>
      </w:r>
      <w:r w:rsidR="00890FC5">
        <w:t>)</w:t>
      </w:r>
      <w:r>
        <w:t>.  Continuous SSC is calculated from 15</w:t>
      </w:r>
      <w:r w:rsidR="0044001F">
        <w:t xml:space="preserve"> </w:t>
      </w:r>
      <w:r>
        <w:t>min</w:t>
      </w:r>
      <w:r w:rsidR="0044001F">
        <w:t xml:space="preserve"> </w:t>
      </w:r>
      <w:r>
        <w:t xml:space="preserve">interval turbidity data (T) </w:t>
      </w:r>
      <w:r w:rsidR="00890FC5">
        <w:t>and</w:t>
      </w:r>
      <w:r>
        <w:t xml:space="preserve"> a T-SSC relationship calibrated with SSC grab samples over a range of turbidity values </w:t>
      </w:r>
      <w:r>
        <w:fldChar w:fldCharType="begin" w:fldLock="1"/>
      </w:r>
      <w:r w:rsidR="00B5093C">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0047464C" w:rsidRPr="0047464C">
        <w:rPr>
          <w:noProof/>
        </w:rPr>
        <w:t>(Gippel, 1995; Lewis, 1996)</w:t>
      </w:r>
      <w:r>
        <w:fldChar w:fldCharType="end"/>
      </w:r>
      <w:r>
        <w:t xml:space="preserve">. If turbidity data </w:t>
      </w:r>
      <w:r w:rsidR="0044001F">
        <w:t xml:space="preserve">are </w:t>
      </w:r>
      <w:r>
        <w:t>unavailable but sufficient stream water samples are collected</w:t>
      </w:r>
      <w:r w:rsidR="0059561D">
        <w:t xml:space="preserve"> during a given storm (n&gt;3</w:t>
      </w:r>
      <w:r w:rsidR="00305AC4">
        <w:t>?)</w:t>
      </w:r>
      <w:r>
        <w:t xml:space="preserve">, SSY is calculated directly using event mean concentration of SSC samples </w:t>
      </w:r>
      <w:r>
        <w:fldChar w:fldCharType="begin" w:fldLock="1"/>
      </w:r>
      <w:r w:rsidR="00B5093C">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Harmel et al., 2006b; Lewis et al., 2001)" }, "properties" : { "noteIndex" : 0 }, "schema" : "https://github.com/citation-style-language/schema/raw/master/csl-citation.json" }</w:instrText>
      </w:r>
      <w:r>
        <w:fldChar w:fldCharType="separate"/>
      </w:r>
      <w:r w:rsidR="0047464C" w:rsidRPr="0047464C">
        <w:rPr>
          <w:noProof/>
        </w:rPr>
        <w:t>(Harmel et al., 2006b; Lewis et al., 2001)</w:t>
      </w:r>
      <w:r>
        <w:fldChar w:fldCharType="end"/>
      </w:r>
      <w:r>
        <w:t xml:space="preserve">. Due to logistical </w:t>
      </w:r>
      <w:r w:rsidR="00305AC4">
        <w:t xml:space="preserve">and financial </w:t>
      </w:r>
      <w:r>
        <w:t xml:space="preserve">constraints, continuous event-based SSY using turbidimeters could only be measured upstream (FOREST, N2) and downstream of the villages (VILLAGE, N1). To sample SSY from the quarry, a key sediment source in Faga’alu, an ISCO </w:t>
      </w:r>
      <w:r w:rsidR="0044001F">
        <w:t xml:space="preserve">3700 </w:t>
      </w:r>
      <w:r>
        <w:t xml:space="preserve">Autosampler was installed (QUARRY, </w:t>
      </w:r>
      <w:r>
        <w:fldChar w:fldCharType="begin"/>
      </w:r>
      <w:r>
        <w:instrText xml:space="preserve"> REF _Ref383161432 \h </w:instrText>
      </w:r>
      <w:r w:rsidR="005918F6">
        <w:instrText xml:space="preserve"> \* MERGEFORMAT </w:instrText>
      </w:r>
      <w:r>
        <w:fldChar w:fldCharType="separate"/>
      </w:r>
      <w:r w:rsidRPr="00703BBA">
        <w:t xml:space="preserve">Figure </w:t>
      </w:r>
      <w:r>
        <w:rPr>
          <w:noProof/>
        </w:rPr>
        <w:t>2</w:t>
      </w:r>
      <w:r>
        <w:fldChar w:fldCharType="end"/>
      </w:r>
      <w:r>
        <w:t>) to collect stream water samples at 30 min intervals during storm events. SSY</w:t>
      </w:r>
      <w:r w:rsidRPr="00160919">
        <w:rPr>
          <w:vertAlign w:val="subscript"/>
        </w:rPr>
        <w:t>EV</w:t>
      </w:r>
      <w:r>
        <w:t xml:space="preserve"> at QUARRY was calculated from event mean concentration (EMC) </w:t>
      </w:r>
      <w:r>
        <w:fldChar w:fldCharType="begin" w:fldLock="1"/>
      </w:r>
      <w:r w:rsidR="00B5093C">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Pr="004E45D0">
        <w:rPr>
          <w:noProof/>
        </w:rPr>
        <w:t>(Bartley et al., 2012)</w:t>
      </w:r>
      <w:r>
        <w:fldChar w:fldCharType="end"/>
      </w:r>
      <w:r>
        <w:t xml:space="preserve"> and the specific discharge from forested areas using discharge data from FOREST, and bare soil using the SCS Curve Number approach </w:t>
      </w:r>
      <w:r>
        <w:fldChar w:fldCharType="begin" w:fldLock="1"/>
      </w:r>
      <w:r w:rsidR="00B5093C">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000E3860" w:rsidRPr="000E3860">
        <w:rPr>
          <w:noProof/>
        </w:rPr>
        <w:t>(Garen and Moore, 2005)</w:t>
      </w:r>
      <w:r>
        <w:fldChar w:fldCharType="end"/>
      </w:r>
      <w:r>
        <w:t>.</w:t>
      </w:r>
    </w:p>
    <w:p w14:paraId="23BFB1CA" w14:textId="77777777" w:rsidR="00927AD3" w:rsidRDefault="00927AD3" w:rsidP="005918F6">
      <w:pPr>
        <w:pStyle w:val="Heading3"/>
      </w:pPr>
      <w:r>
        <w:t>Uncertainty</w:t>
      </w:r>
    </w:p>
    <w:p w14:paraId="76CE176F" w14:textId="7FDEDE2F" w:rsidR="00C05411" w:rsidRDefault="00927AD3" w:rsidP="005918F6">
      <w:pPr>
        <w:ind w:firstLine="576"/>
      </w:pPr>
      <w:r w:rsidRPr="00C26E73">
        <w:t xml:space="preserve">Uncertainty </w:t>
      </w:r>
      <w:r w:rsidR="00090034">
        <w:t xml:space="preserve">in sediment yield calculated from Equation 1 with input data </w:t>
      </w:r>
      <w:r w:rsidRPr="00C26E73">
        <w:t xml:space="preserve"> </w:t>
      </w:r>
      <w:r w:rsidR="00090034">
        <w:t xml:space="preserve">from turbidity meters and streamflow measurements </w:t>
      </w:r>
      <w:r>
        <w:t>arises from both measurement and model errors</w:t>
      </w:r>
      <w:r w:rsidR="0059561D">
        <w:t xml:space="preserve"> </w:t>
      </w:r>
      <w:r w:rsidR="00EA2DFF">
        <w:fldChar w:fldCharType="begin" w:fldLock="1"/>
      </w:r>
      <w:r w:rsidR="00B5093C">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rsidR="00EA2DFF">
        <w:fldChar w:fldCharType="separate"/>
      </w:r>
      <w:r w:rsidR="000E3860" w:rsidRPr="000E3860">
        <w:rPr>
          <w:noProof/>
        </w:rPr>
        <w:t>(Harmel et al., 2006a)</w:t>
      </w:r>
      <w:r w:rsidR="00EA2DFF">
        <w:fldChar w:fldCharType="end"/>
      </w:r>
      <w:r w:rsidR="00EA2DFF">
        <w:t>.</w:t>
      </w:r>
      <w:r w:rsidR="00C05411">
        <w:t xml:space="preserve"> </w:t>
      </w:r>
      <w:r w:rsidR="00C05411">
        <w:fldChar w:fldCharType="begin" w:fldLock="1"/>
      </w:r>
      <w:r w:rsidR="00B5093C">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rsidR="00C05411">
        <w:fldChar w:fldCharType="separate"/>
      </w:r>
      <w:r w:rsidR="00C05411">
        <w:rPr>
          <w:noProof/>
        </w:rPr>
        <w:t>Harmel et al. (</w:t>
      </w:r>
      <w:r w:rsidR="00C05411" w:rsidRPr="00C05411">
        <w:rPr>
          <w:noProof/>
        </w:rPr>
        <w:t>2006a)</w:t>
      </w:r>
      <w:r w:rsidR="00C05411">
        <w:fldChar w:fldCharType="end"/>
      </w:r>
      <w:r w:rsidR="00EA2DFF">
        <w:t xml:space="preserve"> </w:t>
      </w:r>
      <w:r w:rsidR="00C05411">
        <w:t xml:space="preserve">provides a lookup table for measurement uncertainty for standard field methods for stream discharge measurement with a flowmeter and grab samples analyzed gravimetrically for SSC. </w:t>
      </w:r>
      <w:r w:rsidR="00090034">
        <w:t>Here I</w:t>
      </w:r>
      <w:r>
        <w:t xml:space="preserve"> assume that field methods are appropriately chosen</w:t>
      </w:r>
      <w:bookmarkStart w:id="40" w:name="_Toc389207913"/>
      <w:r>
        <w:t xml:space="preserve"> and implemented</w:t>
      </w:r>
      <w:r w:rsidR="00090034">
        <w:t xml:space="preserve">, so the </w:t>
      </w:r>
      <w:r w:rsidR="00C05411">
        <w:t>additional model</w:t>
      </w:r>
      <w:r w:rsidR="00090034">
        <w:t xml:space="preserve"> </w:t>
      </w:r>
      <w:r w:rsidR="00090034">
        <w:lastRenderedPageBreak/>
        <w:t xml:space="preserve">errors </w:t>
      </w:r>
      <w:r w:rsidR="00C70299">
        <w:t xml:space="preserve">in estimation of SSY </w:t>
      </w:r>
      <w:r w:rsidR="00090034">
        <w:t xml:space="preserve">are related to uncertainty in estimates of Q and SSC, which are calculated using stage-discharge rating curves (Q) and the T-SSC relationship (SSC) </w:t>
      </w:r>
      <w:r>
        <w:fldChar w:fldCharType="begin" w:fldLock="1"/>
      </w:r>
      <w:r w:rsidR="00B509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000E3860" w:rsidRPr="000E3860">
        <w:rPr>
          <w:noProof/>
        </w:rPr>
        <w:t>(Harmel et al., 2009)</w:t>
      </w:r>
      <w:r>
        <w:fldChar w:fldCharType="end"/>
      </w:r>
      <w:r>
        <w:t xml:space="preserve">. </w:t>
      </w:r>
    </w:p>
    <w:p w14:paraId="0C146ACD" w14:textId="6AEB4BB8" w:rsidR="00927AD3" w:rsidRDefault="00927AD3" w:rsidP="005918F6">
      <w:pPr>
        <w:ind w:firstLine="576"/>
      </w:pPr>
      <w:r>
        <w:t xml:space="preserve">Methods for estimating uncertainty in the final SSY estimate include Monte Carlo methods </w:t>
      </w:r>
      <w:r>
        <w:fldChar w:fldCharType="begin" w:fldLock="1"/>
      </w:r>
      <w:r w:rsidR="00B5093C">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rsidR="00B5093C">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000E3860" w:rsidRPr="000E3860">
        <w:rPr>
          <w:noProof/>
        </w:rPr>
        <w:t>(Warrick and Mertes, 2009)</w:t>
      </w:r>
      <w:r>
        <w:fldChar w:fldCharType="end"/>
      </w:r>
      <w:r>
        <w:t xml:space="preserve">, and the Root Mean Square Error (RMSE) method </w:t>
      </w:r>
      <w:r>
        <w:fldChar w:fldCharType="begin" w:fldLock="1"/>
      </w:r>
      <w:r w:rsidR="00B5093C">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rsidR="00C05411">
        <w:t>;</w:t>
      </w:r>
      <w:r>
        <w:t xml:space="preserve"> but the RMSE method was chosen due to its simplicity and acceptance in hydrologic studies </w:t>
      </w:r>
      <w:r>
        <w:fldChar w:fldCharType="begin" w:fldLock="1"/>
      </w:r>
      <w:r w:rsidR="00B509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The RMSE method estimates the ‘‘most probable value’’ of the cumulative or combined error by propagating the error from each procedure (Stage-Q, T-SSC) </w:t>
      </w:r>
      <w:r>
        <w:fldChar w:fldCharType="begin" w:fldLock="1"/>
      </w:r>
      <w:r w:rsidR="00B5093C">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5130"/>
        <w:gridCol w:w="2690"/>
      </w:tblGrid>
      <w:tr w:rsidR="00927AD3" w14:paraId="323B9C39" w14:textId="77777777" w:rsidTr="000B079B">
        <w:tc>
          <w:tcPr>
            <w:tcW w:w="1530" w:type="dxa"/>
            <w:tcBorders>
              <w:top w:val="nil"/>
              <w:left w:val="nil"/>
              <w:bottom w:val="nil"/>
              <w:right w:val="nil"/>
            </w:tcBorders>
          </w:tcPr>
          <w:p w14:paraId="0651FAD7" w14:textId="77777777" w:rsidR="00927AD3" w:rsidRDefault="00927AD3" w:rsidP="005918F6"/>
        </w:tc>
        <w:tc>
          <w:tcPr>
            <w:tcW w:w="5130" w:type="dxa"/>
            <w:tcBorders>
              <w:top w:val="nil"/>
              <w:left w:val="nil"/>
              <w:bottom w:val="nil"/>
              <w:right w:val="nil"/>
            </w:tcBorders>
          </w:tcPr>
          <w:p w14:paraId="1210BEB5" w14:textId="4313C5A1" w:rsidR="00927AD3" w:rsidRDefault="00927AD3" w:rsidP="005918F6">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2690" w:type="dxa"/>
            <w:tcBorders>
              <w:top w:val="nil"/>
              <w:left w:val="nil"/>
              <w:bottom w:val="nil"/>
              <w:right w:val="nil"/>
            </w:tcBorders>
          </w:tcPr>
          <w:p w14:paraId="2770ECDD" w14:textId="77777777" w:rsidR="00927AD3" w:rsidRDefault="00890FC5" w:rsidP="005918F6">
            <w:r>
              <w:t xml:space="preserve">Equation </w:t>
            </w:r>
            <w:r w:rsidR="004D5679">
              <w:t>3</w:t>
            </w:r>
          </w:p>
        </w:tc>
      </w:tr>
      <w:tr w:rsidR="00927AD3" w14:paraId="74D2A6E0" w14:textId="77777777" w:rsidTr="000B079B">
        <w:tc>
          <w:tcPr>
            <w:tcW w:w="9350" w:type="dxa"/>
            <w:gridSpan w:val="3"/>
            <w:tcBorders>
              <w:top w:val="nil"/>
              <w:left w:val="nil"/>
              <w:bottom w:val="nil"/>
              <w:right w:val="nil"/>
            </w:tcBorders>
          </w:tcPr>
          <w:p w14:paraId="33E50A8E" w14:textId="4D226094" w:rsidR="00927AD3" w:rsidRDefault="00927AD3" w:rsidP="005918F6">
            <w:r>
              <w:t xml:space="preserve">where PE is the cumulative probable error for individual measured values (±%), </w:t>
            </w:r>
            <w:proofErr w:type="spellStart"/>
            <w:r>
              <w:t>E</w:t>
            </w:r>
            <w:r w:rsidRPr="002E3583">
              <w:rPr>
                <w:vertAlign w:val="subscript"/>
              </w:rPr>
              <w:t>Q</w:t>
            </w:r>
            <w:r w:rsidR="00C05411">
              <w:rPr>
                <w:vertAlign w:val="subscript"/>
              </w:rPr>
              <w:t>meas</w:t>
            </w:r>
            <w:proofErr w:type="spellEnd"/>
            <w:r>
              <w:t xml:space="preserve"> = uncertainty in </w:t>
            </w:r>
            <w:r w:rsidR="00C05411">
              <w:t xml:space="preserve">individual </w:t>
            </w:r>
            <w:r>
              <w:t>discharge measurement</w:t>
            </w:r>
            <w:r w:rsidR="00C05411">
              <w:t>s</w:t>
            </w:r>
            <w:r>
              <w:t xml:space="preserve"> (±%), </w:t>
            </w:r>
            <w:proofErr w:type="spellStart"/>
            <w:r w:rsidRPr="002E3583">
              <w:t>E</w:t>
            </w:r>
            <w:r w:rsidRPr="002E3583">
              <w:rPr>
                <w:vertAlign w:val="subscript"/>
              </w:rPr>
              <w:t>SSC</w:t>
            </w:r>
            <w:r w:rsidR="00C05411">
              <w:rPr>
                <w:vertAlign w:val="subscript"/>
              </w:rPr>
              <w:t>meas</w:t>
            </w:r>
            <w:proofErr w:type="spellEnd"/>
            <w:r w:rsidRPr="002E3583">
              <w:t xml:space="preserve"> </w:t>
            </w:r>
            <w:r>
              <w:t>= uncertainty in suspended sediment concentration measurements (± %),</w:t>
            </w:r>
            <w:r w:rsidR="00C05411">
              <w:t xml:space="preserve"> </w:t>
            </w:r>
            <w:proofErr w:type="spellStart"/>
            <w:r w:rsidR="00C05411">
              <w:t>E</w:t>
            </w:r>
            <w:r w:rsidR="00C05411" w:rsidRPr="002E3583">
              <w:rPr>
                <w:vertAlign w:val="subscript"/>
              </w:rPr>
              <w:t>Q</w:t>
            </w:r>
            <w:r w:rsidR="00C05411">
              <w:rPr>
                <w:vertAlign w:val="subscript"/>
              </w:rPr>
              <w:t>mod</w:t>
            </w:r>
            <w:proofErr w:type="spellEnd"/>
            <w:r w:rsidR="00C05411">
              <w:t xml:space="preserve"> = uncertainty in discharge modeled by the Stage-Q relationship (±%), </w:t>
            </w:r>
            <w:proofErr w:type="spellStart"/>
            <w:r w:rsidR="00C05411" w:rsidRPr="002E3583">
              <w:t>E</w:t>
            </w:r>
            <w:r w:rsidR="00C05411" w:rsidRPr="002E3583">
              <w:rPr>
                <w:vertAlign w:val="subscript"/>
              </w:rPr>
              <w:t>SSC</w:t>
            </w:r>
            <w:r w:rsidR="00C05411">
              <w:rPr>
                <w:vertAlign w:val="subscript"/>
              </w:rPr>
              <w:t>mod</w:t>
            </w:r>
            <w:proofErr w:type="spellEnd"/>
            <w:r w:rsidR="00C05411" w:rsidRPr="002E3583">
              <w:t xml:space="preserve"> </w:t>
            </w:r>
            <w:r w:rsidR="00C05411">
              <w:t xml:space="preserve">= uncertainty in suspended sediment concentration </w:t>
            </w:r>
            <w:proofErr w:type="spellStart"/>
            <w:r w:rsidR="00C05411">
              <w:t>modeld</w:t>
            </w:r>
            <w:proofErr w:type="spellEnd"/>
            <w:r w:rsidR="00C05411">
              <w:t xml:space="preserve"> by the T-SSC relationship (± %), </w:t>
            </w:r>
            <w:r>
              <w:fldChar w:fldCharType="begin" w:fldLock="1"/>
            </w:r>
            <w:r w:rsidR="00B509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41" w:author="Geography" w:date="2014-06-05T12:46:00Z">
              <w:r w:rsidR="00090034">
                <w:t xml:space="preserve">  </w:t>
              </w:r>
            </w:ins>
          </w:p>
        </w:tc>
      </w:tr>
    </w:tbl>
    <w:p w14:paraId="5058CF8B" w14:textId="25C95D8A" w:rsidR="00927AD3" w:rsidRDefault="00C05411" w:rsidP="005918F6">
      <w:pPr>
        <w:ind w:firstLine="576"/>
      </w:pPr>
      <w:r>
        <w:t xml:space="preserve">PE will be calculated for each storm event to add </w:t>
      </w:r>
      <w:r w:rsidR="0044001F">
        <w:t>statistical measures of uncertainty</w:t>
      </w:r>
      <w:r>
        <w:t xml:space="preserve"> to estimates of SSY</w:t>
      </w:r>
      <w:r w:rsidRPr="00C05411">
        <w:rPr>
          <w:vertAlign w:val="subscript"/>
        </w:rPr>
        <w:t>EV</w:t>
      </w:r>
      <w:r>
        <w:t xml:space="preserve">.  The effect of </w:t>
      </w:r>
      <w:r w:rsidR="00183DB2">
        <w:t xml:space="preserve">uncertain </w:t>
      </w:r>
      <w:r>
        <w:t>values of SSY on the hypotheses tested about sediment yield and SSY-</w:t>
      </w:r>
      <w:proofErr w:type="spellStart"/>
      <w:r>
        <w:t>Qmax</w:t>
      </w:r>
      <w:proofErr w:type="spellEnd"/>
      <w:r>
        <w:t xml:space="preserve"> relationships will be tested b</w:t>
      </w:r>
      <w:r w:rsidR="00183DB2">
        <w:t>y</w:t>
      </w:r>
      <w:r w:rsidR="00FA48A5">
        <w:t xml:space="preserve"> visual inspection. </w:t>
      </w:r>
      <w:r w:rsidR="00183DB2">
        <w:t xml:space="preserve">If the </w:t>
      </w:r>
      <w:r w:rsidR="0044001F">
        <w:t>uncertainty estimates</w:t>
      </w:r>
      <w:r w:rsidR="00183DB2">
        <w:t xml:space="preserve"> and confidence values significantly overlap, it will be difficult to make conclusions about differences in SSY from the subwatersheds, given the high amount of uncertainty in the measurements. This is common in sediment yield studies where successful models estimate SSY with ±50-100% accuracy </w:t>
      </w:r>
      <w:r w:rsidR="00183DB2">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183DB2">
        <w:fldChar w:fldCharType="separate"/>
      </w:r>
      <w:r w:rsidR="00183DB2" w:rsidRPr="00183DB2">
        <w:rPr>
          <w:noProof/>
        </w:rPr>
        <w:t>(Duvert et al., 2012)</w:t>
      </w:r>
      <w:r w:rsidR="00183DB2">
        <w:fldChar w:fldCharType="end"/>
      </w:r>
      <w:r w:rsidR="00183DB2">
        <w:t xml:space="preserve">, but it is believed that the difference in SSY from the upper and lower watershed will be significantly larger than the uncertainty in the measurements. </w:t>
      </w:r>
    </w:p>
    <w:p w14:paraId="7A1EDE2F" w14:textId="77777777" w:rsidR="00927AD3" w:rsidRPr="00703BBA" w:rsidRDefault="00927AD3" w:rsidP="005918F6">
      <w:pPr>
        <w:pStyle w:val="Heading2"/>
        <w:numPr>
          <w:ilvl w:val="0"/>
          <w:numId w:val="0"/>
        </w:numPr>
      </w:pPr>
      <w:r>
        <w:t>Expected Results/Outcomes</w:t>
      </w:r>
      <w:bookmarkEnd w:id="40"/>
    </w:p>
    <w:p w14:paraId="0D3EB759" w14:textId="45D1F11C" w:rsidR="00927AD3" w:rsidRDefault="00927AD3" w:rsidP="005918F6">
      <w:pPr>
        <w:ind w:firstLine="270"/>
      </w:pPr>
      <w:r>
        <w:t>It is hypothesized that human land use in Faga’alu, mainly by open-pit aggregate mining, has sign</w:t>
      </w:r>
      <w:r w:rsidR="0044001F">
        <w:t>ificantly increased terrigenous</w:t>
      </w:r>
      <w:r>
        <w:t xml:space="preserve"> sediment loading to the bay above the undisturbed baseline. </w:t>
      </w:r>
      <w:r w:rsidRPr="006F0A55">
        <w:t xml:space="preserve"> </w:t>
      </w:r>
      <w:r>
        <w:t xml:space="preserve">This will be </w:t>
      </w:r>
      <w:r w:rsidR="00BC60E6">
        <w:t xml:space="preserve">tested </w:t>
      </w:r>
      <w:r>
        <w:t xml:space="preserve">by 1) comparing Q-SSC relationships measured below the undisturbed and disturbed watersheds, 2) average Disturbance Ratio and percent contribution to total sediment load, and 3) comparing event-based SSY rating curves from the undisturbed and disturbed watersheds. These analyses will provide novel data on SSY </w:t>
      </w:r>
      <w:r w:rsidR="00090034">
        <w:t>under natural and disturbed conditions</w:t>
      </w:r>
      <w:r w:rsidR="004D5679">
        <w:t xml:space="preserve"> </w:t>
      </w:r>
      <w:r>
        <w:t>from small, mountainous watersheds on volcanic, Pacific Islands.</w:t>
      </w:r>
    </w:p>
    <w:p w14:paraId="3A0C97FD" w14:textId="0CDA275F" w:rsidR="00927AD3" w:rsidRPr="00703BBA" w:rsidRDefault="00927AD3" w:rsidP="005918F6">
      <w:pPr>
        <w:spacing w:line="256" w:lineRule="auto"/>
        <w:ind w:firstLine="270"/>
      </w:pPr>
      <w:r>
        <w:t xml:space="preserve">The resulting </w:t>
      </w:r>
      <w:r w:rsidRPr="00703BBA">
        <w:t>empirical model of event-based suspended sediment</w:t>
      </w:r>
      <w:r>
        <w:t xml:space="preserve"> yield to Faga’alu Bay will be used by NOAA</w:t>
      </w:r>
      <w:r w:rsidR="0044001F">
        <w:t>’s</w:t>
      </w:r>
      <w:r>
        <w:t xml:space="preserve"> Coral Reef Conservation Program (CRCP)</w:t>
      </w:r>
      <w:r w:rsidRPr="00703BBA">
        <w:t xml:space="preserve"> to 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from peak discharge in small mountainous watersheds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102FA9C4" w14:textId="77777777" w:rsidR="00C33BE3" w:rsidRDefault="00C33BE3" w:rsidP="005918F6"/>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4-06-05T12:51:00Z" w:initials="G">
    <w:p w14:paraId="0B3F5801" w14:textId="77777777" w:rsidR="00A91718" w:rsidRDefault="00A91718">
      <w:pPr>
        <w:pStyle w:val="CommentText"/>
      </w:pPr>
      <w:r>
        <w:rPr>
          <w:rStyle w:val="CommentReference"/>
        </w:rPr>
        <w:annotationRef/>
      </w:r>
      <w:r>
        <w:t>Good intro paragraph.</w:t>
      </w:r>
    </w:p>
  </w:comment>
  <w:comment w:id="3" w:author="Geography" w:date="2014-06-09T11:25:00Z" w:initials="G">
    <w:p w14:paraId="181FDFB4" w14:textId="77777777" w:rsidR="00A91718" w:rsidRDefault="00A91718">
      <w:pPr>
        <w:pStyle w:val="CommentText"/>
      </w:pPr>
      <w:r>
        <w:rPr>
          <w:rStyle w:val="CommentReference"/>
        </w:rPr>
        <w:annotationRef/>
      </w:r>
      <w:r>
        <w:t xml:space="preserve">Did they apply USLE in a steep tropical catchment?  </w:t>
      </w:r>
    </w:p>
  </w:comment>
  <w:comment w:id="4" w:author="Alex Messina" w:date="2014-06-09T11:46:00Z" w:initials="AM">
    <w:p w14:paraId="4F411B52" w14:textId="1AD387ED" w:rsidR="00A91718" w:rsidRDefault="00A91718">
      <w:pPr>
        <w:pStyle w:val="CommentText"/>
      </w:pPr>
      <w:r>
        <w:rPr>
          <w:rStyle w:val="CommentReference"/>
        </w:rPr>
        <w:annotationRef/>
      </w:r>
      <w:r>
        <w:t>Yes, in Hanalei Bay, Kauai. This paper covered sediment discharge for the other papers that Storlazzi et al wrote about sedimentation in the Hanalei Bay</w:t>
      </w:r>
    </w:p>
  </w:comment>
  <w:comment w:id="5" w:author="Geography" w:date="2014-06-09T11:16:00Z" w:initials="G">
    <w:p w14:paraId="15174250" w14:textId="77777777" w:rsidR="00A91718" w:rsidRDefault="00A91718">
      <w:pPr>
        <w:pStyle w:val="CommentText"/>
      </w:pPr>
      <w:r>
        <w:rPr>
          <w:rStyle w:val="CommentReference"/>
        </w:rPr>
        <w:annotationRef/>
      </w:r>
      <w:r>
        <w:t>Did these studies also quantify loading from the watershed?  Interaction with ocean dynamics?</w:t>
      </w:r>
    </w:p>
  </w:comment>
  <w:comment w:id="6" w:author="Alex Messina" w:date="2014-06-09T11:49:00Z" w:initials="AM">
    <w:p w14:paraId="2B7B32F4" w14:textId="649B58BB" w:rsidR="00A91718" w:rsidRDefault="00A91718">
      <w:pPr>
        <w:pStyle w:val="CommentText"/>
      </w:pPr>
      <w:r>
        <w:rPr>
          <w:rStyle w:val="CommentReference"/>
        </w:rPr>
        <w:annotationRef/>
      </w:r>
      <w:r>
        <w:t>Presto looked at how ocean dynamics disperse sediment (spatiotemporal flow-driven dispersal)</w:t>
      </w:r>
    </w:p>
    <w:p w14:paraId="1BD8BB6F" w14:textId="4856270A" w:rsidR="00A91718" w:rsidRDefault="00A91718">
      <w:pPr>
        <w:pStyle w:val="CommentText"/>
      </w:pPr>
      <w:r>
        <w:t>Storlazzi correlated river floods and hydrodynamic patterns with sedimentation rates and residence time</w:t>
      </w:r>
    </w:p>
    <w:p w14:paraId="5894322F" w14:textId="11903566" w:rsidR="00A91718" w:rsidRDefault="00A91718">
      <w:pPr>
        <w:pStyle w:val="CommentText"/>
      </w:pPr>
      <w:proofErr w:type="spellStart"/>
      <w:r>
        <w:t>Wolanski</w:t>
      </w:r>
      <w:proofErr w:type="spellEnd"/>
      <w:r>
        <w:t xml:space="preserve"> did a sediment budget of the reef based on hydrodynamic flow</w:t>
      </w:r>
    </w:p>
    <w:p w14:paraId="2C248F0A" w14:textId="6725868D" w:rsidR="00A91718" w:rsidRDefault="00A91718">
      <w:pPr>
        <w:pStyle w:val="CommentText"/>
      </w:pPr>
      <w:proofErr w:type="spellStart"/>
      <w:r>
        <w:t>Fabricius</w:t>
      </w:r>
      <w:proofErr w:type="spellEnd"/>
      <w:r>
        <w:t xml:space="preserve"> correlated turbidity with sedimentation on the reef</w:t>
      </w:r>
    </w:p>
    <w:p w14:paraId="645D3776" w14:textId="30511DD7" w:rsidR="00A91718" w:rsidRDefault="00A91718">
      <w:pPr>
        <w:pStyle w:val="CommentText"/>
      </w:pPr>
      <w:r>
        <w:t>…</w:t>
      </w:r>
    </w:p>
    <w:p w14:paraId="32F2A07E" w14:textId="532F8D91" w:rsidR="00A91718" w:rsidRDefault="00A91718">
      <w:pPr>
        <w:pStyle w:val="CommentText"/>
      </w:pPr>
      <w:r>
        <w:t>These are a survey of various techniques, levels of integration with watershed processes and hydrodynamics, and locations where studies have been done</w:t>
      </w:r>
    </w:p>
  </w:comment>
  <w:comment w:id="7" w:author="Geography" w:date="2014-06-09T11:13:00Z" w:initials="G">
    <w:p w14:paraId="3857C37D" w14:textId="77777777" w:rsidR="00A91718" w:rsidRDefault="00A91718">
      <w:pPr>
        <w:pStyle w:val="CommentText"/>
      </w:pPr>
      <w:r>
        <w:rPr>
          <w:rStyle w:val="CommentReference"/>
        </w:rPr>
        <w:annotationRef/>
      </w:r>
      <w:proofErr w:type="gramStart"/>
      <w:r>
        <w:t>do</w:t>
      </w:r>
      <w:proofErr w:type="gramEnd"/>
      <w:r>
        <w:t xml:space="preserve"> these three do that, or do they highlight the gap?  </w:t>
      </w:r>
    </w:p>
  </w:comment>
  <w:comment w:id="8" w:author="Alex Messina" w:date="2014-06-09T11:52:00Z" w:initials="AM">
    <w:p w14:paraId="6256D3A8" w14:textId="5AE81824" w:rsidR="00A91718" w:rsidRDefault="00A91718">
      <w:pPr>
        <w:pStyle w:val="CommentText"/>
      </w:pPr>
      <w:r>
        <w:rPr>
          <w:rStyle w:val="CommentReference"/>
        </w:rPr>
        <w:annotationRef/>
      </w:r>
      <w:r>
        <w:t xml:space="preserve">They highlight the gap in knowledge and make some progress towards it. </w:t>
      </w:r>
      <w:proofErr w:type="spellStart"/>
      <w:r>
        <w:t>Draut</w:t>
      </w:r>
      <w:proofErr w:type="spellEnd"/>
      <w:r>
        <w:t xml:space="preserve"> and </w:t>
      </w:r>
      <w:proofErr w:type="spellStart"/>
      <w:r>
        <w:t>Wolanski</w:t>
      </w:r>
      <w:proofErr w:type="spellEnd"/>
      <w:r>
        <w:t xml:space="preserve"> include data on sediment discharge they don’t develop an understanding of sediment sources or how they vary with climatic factors. Bartley highlights that understanding terrigenous sources and transport dynamics are critical to understanding aquatic impacts downstream</w:t>
      </w:r>
    </w:p>
  </w:comment>
  <w:comment w:id="9" w:author="Geography" w:date="2014-06-09T11:16:00Z" w:initials="G">
    <w:p w14:paraId="19F376BE" w14:textId="77777777" w:rsidR="00A91718" w:rsidRDefault="00A91718">
      <w:pPr>
        <w:pStyle w:val="CommentText"/>
      </w:pPr>
      <w:r>
        <w:rPr>
          <w:rStyle w:val="CommentReference"/>
        </w:rPr>
        <w:annotationRef/>
      </w:r>
      <w:r>
        <w:t>Good.</w:t>
      </w:r>
    </w:p>
  </w:comment>
  <w:comment w:id="10" w:author="Curt Storlazzi" w:date="2014-06-30T18:05:00Z" w:initials="CS">
    <w:p w14:paraId="3A3A1168" w14:textId="77777777" w:rsidR="00A91718" w:rsidRDefault="00A91718" w:rsidP="00A96FCB">
      <w:pPr>
        <w:pStyle w:val="CommentText"/>
      </w:pPr>
      <w:r>
        <w:rPr>
          <w:rStyle w:val="CommentReference"/>
        </w:rPr>
        <w:annotationRef/>
      </w:r>
      <w:r>
        <w:t>I really don’t like the study area being part of the title – talk about the setting and process in the title; you can put the name after a colon, as it is of little importance to most folks, who don’t work there.</w:t>
      </w:r>
    </w:p>
    <w:p w14:paraId="60BA8923" w14:textId="77777777" w:rsidR="00A91718" w:rsidRDefault="00A91718" w:rsidP="00A96FCB">
      <w:pPr>
        <w:pStyle w:val="CommentText"/>
      </w:pPr>
    </w:p>
  </w:comment>
  <w:comment w:id="11" w:author="Geography" w:date="2014-06-05T12:51:00Z" w:initials="G">
    <w:p w14:paraId="2C1F12D1" w14:textId="77777777" w:rsidR="00A91718" w:rsidRDefault="00A91718">
      <w:pPr>
        <w:pStyle w:val="CommentText"/>
      </w:pPr>
      <w:r>
        <w:rPr>
          <w:rStyle w:val="CommentReference"/>
        </w:rPr>
        <w:annotationRef/>
      </w:r>
      <w:r>
        <w:t xml:space="preserve">Do you need </w:t>
      </w:r>
      <w:proofErr w:type="spellStart"/>
      <w:r>
        <w:t>Nuuli</w:t>
      </w:r>
      <w:proofErr w:type="spellEnd"/>
      <w:r>
        <w:t xml:space="preserve"> for the dissertation?</w:t>
      </w:r>
    </w:p>
  </w:comment>
  <w:comment w:id="12" w:author="Alex Messina" w:date="2014-06-05T10:26:00Z" w:initials="AM">
    <w:p w14:paraId="3F21B3D1" w14:textId="77777777" w:rsidR="00A91718" w:rsidRDefault="00A91718">
      <w:pPr>
        <w:pStyle w:val="CommentText"/>
      </w:pPr>
      <w:r>
        <w:rPr>
          <w:rStyle w:val="CommentReference"/>
        </w:rPr>
        <w:annotationRef/>
      </w:r>
      <w:r>
        <w:t>Probably not but I included it just in case</w:t>
      </w:r>
    </w:p>
  </w:comment>
  <w:comment w:id="14" w:author="Alex Messina" w:date="2014-07-01T17:48:00Z" w:initials="AM">
    <w:p w14:paraId="458B4F23" w14:textId="4A18575F" w:rsidR="00A91718" w:rsidRDefault="00A91718">
      <w:pPr>
        <w:pStyle w:val="CommentText"/>
      </w:pPr>
      <w:r>
        <w:rPr>
          <w:rStyle w:val="CommentReference"/>
        </w:rPr>
        <w:annotationRef/>
      </w:r>
      <w:r>
        <w:t>List award numbers</w:t>
      </w:r>
    </w:p>
  </w:comment>
  <w:comment w:id="18" w:author="Geography" w:date="2014-06-05T12:51:00Z" w:initials="G">
    <w:p w14:paraId="0893369C" w14:textId="77777777" w:rsidR="00A91718" w:rsidRDefault="00A91718">
      <w:pPr>
        <w:pStyle w:val="CommentText"/>
      </w:pPr>
      <w:r>
        <w:rPr>
          <w:rStyle w:val="CommentReference"/>
        </w:rPr>
        <w:annotationRef/>
      </w:r>
      <w:r>
        <w:t>Good.</w:t>
      </w:r>
    </w:p>
  </w:comment>
  <w:comment w:id="19" w:author="Geography" w:date="2014-06-09T11:31:00Z" w:initials="G">
    <w:p w14:paraId="12A2C329" w14:textId="77777777" w:rsidR="00A91718" w:rsidRDefault="00A91718">
      <w:pPr>
        <w:pStyle w:val="CommentText"/>
      </w:pPr>
      <w:r>
        <w:rPr>
          <w:rStyle w:val="CommentReference"/>
        </w:rPr>
        <w:annotationRef/>
      </w:r>
      <w:r>
        <w:t>Good.</w:t>
      </w:r>
    </w:p>
  </w:comment>
  <w:comment w:id="26" w:author="Alex Messina" w:date="2014-06-05T10:34:00Z" w:initials="AM">
    <w:p w14:paraId="07501DF3" w14:textId="77777777" w:rsidR="00A91718" w:rsidRDefault="00A91718">
      <w:pPr>
        <w:pStyle w:val="CommentText"/>
      </w:pPr>
      <w:r>
        <w:rPr>
          <w:rStyle w:val="CommentReference"/>
        </w:rPr>
        <w:annotationRef/>
      </w:r>
      <w:r>
        <w:t xml:space="preserve">Yeah the traditional Q-SSC rating curve isn’t useful but I’m not sure what else to call the relationship between area-normalized </w:t>
      </w:r>
      <w:proofErr w:type="spellStart"/>
      <w:r>
        <w:t>SSYev</w:t>
      </w:r>
      <w:proofErr w:type="spellEnd"/>
      <w:r>
        <w:t xml:space="preserve"> vs. Predictor Variable</w:t>
      </w:r>
    </w:p>
  </w:comment>
  <w:comment w:id="31" w:author="Geography" w:date="2014-06-09T11:46:00Z" w:initials="G">
    <w:p w14:paraId="78E3F4DA" w14:textId="77777777" w:rsidR="00A91718" w:rsidRDefault="00A91718">
      <w:pPr>
        <w:pStyle w:val="CommentText"/>
      </w:pPr>
      <w:r>
        <w:rPr>
          <w:rStyle w:val="CommentReference"/>
        </w:rPr>
        <w:annotationRef/>
      </w:r>
      <w:r>
        <w:t>Makes more sense to calculate cumulative load at each location, and DR for the total period of study?</w:t>
      </w:r>
    </w:p>
  </w:comment>
  <w:comment w:id="32" w:author="Alex Messina" w:date="2014-06-27T06:59:00Z" w:initials="AM">
    <w:p w14:paraId="704832D2" w14:textId="1C392161" w:rsidR="00A91718" w:rsidRDefault="00A91718">
      <w:pPr>
        <w:pStyle w:val="CommentText"/>
      </w:pPr>
      <w:r>
        <w:rPr>
          <w:rStyle w:val="CommentReference"/>
        </w:rPr>
        <w:annotationRef/>
      </w:r>
      <w:r>
        <w:t xml:space="preserve">I thought the idea was to calculate DR for each storm to see what the </w:t>
      </w:r>
      <w:proofErr w:type="spellStart"/>
      <w:r>
        <w:t>relatiohnship</w:t>
      </w:r>
      <w:proofErr w:type="spellEnd"/>
      <w:r>
        <w:t xml:space="preserve"> of DR vs. Storm Size?</w:t>
      </w:r>
    </w:p>
  </w:comment>
  <w:comment w:id="36" w:author="Geography" w:date="2014-06-05T12:51:00Z" w:initials="G">
    <w:p w14:paraId="5C3535D8" w14:textId="77777777" w:rsidR="00A91718" w:rsidRDefault="00A91718" w:rsidP="00A75DD4">
      <w:pPr>
        <w:pStyle w:val="CommentText"/>
      </w:pPr>
      <w:r>
        <w:rPr>
          <w:rStyle w:val="CommentReference"/>
        </w:rPr>
        <w:annotationRef/>
      </w:r>
      <w:r>
        <w:t xml:space="preserve">I would move this later, after you’ve presented the </w:t>
      </w:r>
      <w:proofErr w:type="spellStart"/>
      <w:r>
        <w:t>SSY_ev</w:t>
      </w:r>
      <w:proofErr w:type="spellEnd"/>
      <w:r>
        <w:t xml:space="preserve"> equation </w:t>
      </w:r>
    </w:p>
  </w:comment>
  <w:comment w:id="37" w:author="Geography" w:date="2014-06-05T12:51:00Z" w:initials="G">
    <w:p w14:paraId="005F99FB" w14:textId="77777777" w:rsidR="00A91718" w:rsidRDefault="00A91718">
      <w:pPr>
        <w:pStyle w:val="CommentText"/>
      </w:pPr>
      <w:r>
        <w:rPr>
          <w:rStyle w:val="CommentReference"/>
        </w:rPr>
        <w:annotationRef/>
      </w:r>
      <w:r>
        <w:t>Only to March?  Isn’t Jameson continuing through fall?</w:t>
      </w:r>
    </w:p>
  </w:comment>
  <w:comment w:id="38" w:author="Alex Messina" w:date="2014-06-05T10:49:00Z" w:initials="AM">
    <w:p w14:paraId="6EA2E4FC" w14:textId="77777777" w:rsidR="00A91718" w:rsidRDefault="00A91718">
      <w:pPr>
        <w:pStyle w:val="CommentText"/>
      </w:pPr>
      <w:r>
        <w:rPr>
          <w:rStyle w:val="CommentReference"/>
        </w:rPr>
        <w:annotationRef/>
      </w:r>
      <w:r>
        <w:t>Jameson is continuing through summer and I’m continuing through fall but didn’t want to count my chickens just yet</w:t>
      </w:r>
    </w:p>
  </w:comment>
  <w:comment w:id="39" w:author="Alex Messina" w:date="2014-06-09T11:52:00Z" w:initials="AM">
    <w:p w14:paraId="7A37773B" w14:textId="77777777" w:rsidR="00A91718" w:rsidRDefault="00A91718">
      <w:pPr>
        <w:pStyle w:val="CommentText"/>
      </w:pPr>
      <w:r>
        <w:rPr>
          <w:rStyle w:val="CommentReference"/>
        </w:rPr>
        <w:annotationRef/>
      </w:r>
      <w:r>
        <w:t>Will have to fill this in later, no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3F5801" w15:done="1"/>
  <w15:commentEx w15:paraId="181FDFB4" w15:done="0"/>
  <w15:commentEx w15:paraId="4F411B52" w15:paraIdParent="181FDFB4" w15:done="0"/>
  <w15:commentEx w15:paraId="15174250" w15:done="0"/>
  <w15:commentEx w15:paraId="32F2A07E" w15:paraIdParent="15174250" w15:done="0"/>
  <w15:commentEx w15:paraId="3857C37D" w15:done="0"/>
  <w15:commentEx w15:paraId="6256D3A8" w15:paraIdParent="3857C37D" w15:done="0"/>
  <w15:commentEx w15:paraId="19F376BE" w15:done="1"/>
  <w15:commentEx w15:paraId="60BA8923" w15:done="1"/>
  <w15:commentEx w15:paraId="2C1F12D1" w15:done="0"/>
  <w15:commentEx w15:paraId="3F21B3D1" w15:done="0"/>
  <w15:commentEx w15:paraId="458B4F23" w15:done="0"/>
  <w15:commentEx w15:paraId="0893369C" w15:done="1"/>
  <w15:commentEx w15:paraId="12A2C329" w15:done="1"/>
  <w15:commentEx w15:paraId="07501DF3" w15:done="1"/>
  <w15:commentEx w15:paraId="78E3F4DA" w15:done="0"/>
  <w15:commentEx w15:paraId="704832D2" w15:paraIdParent="78E3F4DA" w15:done="0"/>
  <w15:commentEx w15:paraId="5C3535D8" w15:done="1"/>
  <w15:commentEx w15:paraId="005F99FB" w15:done="1"/>
  <w15:commentEx w15:paraId="6EA2E4FC" w15:done="1"/>
  <w15:commentEx w15:paraId="7A3777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39E69C6E"/>
    <w:lvl w:ilvl="0" w:tplc="93DA7864">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15"/>
  </w:num>
  <w:num w:numId="4">
    <w:abstractNumId w:val="14"/>
  </w:num>
  <w:num w:numId="5">
    <w:abstractNumId w:val="19"/>
  </w:num>
  <w:num w:numId="6">
    <w:abstractNumId w:val="10"/>
  </w:num>
  <w:num w:numId="7">
    <w:abstractNumId w:val="18"/>
  </w:num>
  <w:num w:numId="8">
    <w:abstractNumId w:val="17"/>
  </w:num>
  <w:num w:numId="9">
    <w:abstractNumId w:val="23"/>
  </w:num>
  <w:num w:numId="10">
    <w:abstractNumId w:val="13"/>
  </w:num>
  <w:num w:numId="11">
    <w:abstractNumId w:val="4"/>
  </w:num>
  <w:num w:numId="12">
    <w:abstractNumId w:val="20"/>
  </w:num>
  <w:num w:numId="13">
    <w:abstractNumId w:val="21"/>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8"/>
  </w:num>
  <w:num w:numId="22">
    <w:abstractNumId w:val="0"/>
  </w:num>
  <w:num w:numId="23">
    <w:abstractNumId w:val="16"/>
  </w:num>
  <w:num w:numId="24">
    <w:abstractNumId w:val="7"/>
  </w:num>
  <w:num w:numId="25">
    <w:abstractNumId w:val="7"/>
    <w:lvlOverride w:ilvl="0">
      <w:startOverride w:val="1"/>
    </w:lvlOverride>
  </w:num>
  <w:num w:numId="26">
    <w:abstractNumId w:val="5"/>
  </w:num>
  <w:num w:numId="27">
    <w:abstractNumId w:val="2"/>
  </w:num>
  <w:num w:numId="2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AD3"/>
    <w:rsid w:val="00086C63"/>
    <w:rsid w:val="00090034"/>
    <w:rsid w:val="000B079B"/>
    <w:rsid w:val="000C3AB3"/>
    <w:rsid w:val="000E3860"/>
    <w:rsid w:val="00130E01"/>
    <w:rsid w:val="00144FDA"/>
    <w:rsid w:val="0018384C"/>
    <w:rsid w:val="00183DB2"/>
    <w:rsid w:val="001A40FA"/>
    <w:rsid w:val="001C6B8C"/>
    <w:rsid w:val="002F28B1"/>
    <w:rsid w:val="00305AC4"/>
    <w:rsid w:val="0031160F"/>
    <w:rsid w:val="003B2155"/>
    <w:rsid w:val="003B6FC7"/>
    <w:rsid w:val="003F23BC"/>
    <w:rsid w:val="0044001F"/>
    <w:rsid w:val="00457E93"/>
    <w:rsid w:val="00463144"/>
    <w:rsid w:val="0047464C"/>
    <w:rsid w:val="00486B4C"/>
    <w:rsid w:val="00497160"/>
    <w:rsid w:val="00497AA2"/>
    <w:rsid w:val="004D5679"/>
    <w:rsid w:val="005103EC"/>
    <w:rsid w:val="00521671"/>
    <w:rsid w:val="00562522"/>
    <w:rsid w:val="00570719"/>
    <w:rsid w:val="00585230"/>
    <w:rsid w:val="005918F6"/>
    <w:rsid w:val="0059498F"/>
    <w:rsid w:val="0059561D"/>
    <w:rsid w:val="00595C11"/>
    <w:rsid w:val="00595DAB"/>
    <w:rsid w:val="005B1CE0"/>
    <w:rsid w:val="005D5E24"/>
    <w:rsid w:val="005F020C"/>
    <w:rsid w:val="00634133"/>
    <w:rsid w:val="00650FDB"/>
    <w:rsid w:val="00681B2F"/>
    <w:rsid w:val="006B354A"/>
    <w:rsid w:val="006B444B"/>
    <w:rsid w:val="006B4FCC"/>
    <w:rsid w:val="006D71BE"/>
    <w:rsid w:val="00706A79"/>
    <w:rsid w:val="0072220D"/>
    <w:rsid w:val="007743E9"/>
    <w:rsid w:val="007E3ADE"/>
    <w:rsid w:val="00842F2C"/>
    <w:rsid w:val="008573FE"/>
    <w:rsid w:val="00890FC5"/>
    <w:rsid w:val="0091298B"/>
    <w:rsid w:val="0092420A"/>
    <w:rsid w:val="00927AD3"/>
    <w:rsid w:val="009B18DD"/>
    <w:rsid w:val="00A2266A"/>
    <w:rsid w:val="00A75DD4"/>
    <w:rsid w:val="00A91718"/>
    <w:rsid w:val="00A96FCB"/>
    <w:rsid w:val="00B2697B"/>
    <w:rsid w:val="00B5093C"/>
    <w:rsid w:val="00BC60E6"/>
    <w:rsid w:val="00BE66F8"/>
    <w:rsid w:val="00C05411"/>
    <w:rsid w:val="00C32600"/>
    <w:rsid w:val="00C33BE3"/>
    <w:rsid w:val="00C70299"/>
    <w:rsid w:val="00CB13A6"/>
    <w:rsid w:val="00D31EE8"/>
    <w:rsid w:val="00D35043"/>
    <w:rsid w:val="00DF5D6B"/>
    <w:rsid w:val="00E214FB"/>
    <w:rsid w:val="00E30CF1"/>
    <w:rsid w:val="00EA2DFF"/>
    <w:rsid w:val="00EB0579"/>
    <w:rsid w:val="00EB50E8"/>
    <w:rsid w:val="00EF7CA1"/>
    <w:rsid w:val="00F07E8D"/>
    <w:rsid w:val="00F1139C"/>
    <w:rsid w:val="00F547B7"/>
    <w:rsid w:val="00FA48A5"/>
    <w:rsid w:val="00FE0BED"/>
    <w:rsid w:val="00FF5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BD851"/>
  <w15:docId w15:val="{74C4FFC5-32CB-4071-9D74-09E58E6DD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AD3"/>
  </w:style>
  <w:style w:type="paragraph" w:styleId="Heading1">
    <w:name w:val="heading 1"/>
    <w:aliases w:val="Part"/>
    <w:basedOn w:val="Normal"/>
    <w:next w:val="Normal"/>
    <w:link w:val="Heading1Char"/>
    <w:uiPriority w:val="9"/>
    <w:qFormat/>
    <w:rsid w:val="001838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A96FCB"/>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27A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7AD3"/>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27AD3"/>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7AD3"/>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27AD3"/>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27AD3"/>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7AD3"/>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927AD3"/>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927AD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27A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7AD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27AD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27AD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27AD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27A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7AD3"/>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27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AD3"/>
    <w:rPr>
      <w:rFonts w:ascii="Segoe UI" w:hAnsi="Segoe UI" w:cs="Segoe UI"/>
      <w:sz w:val="18"/>
      <w:szCs w:val="18"/>
    </w:rPr>
  </w:style>
  <w:style w:type="character" w:styleId="CommentReference">
    <w:name w:val="annotation reference"/>
    <w:basedOn w:val="DefaultParagraphFont"/>
    <w:uiPriority w:val="99"/>
    <w:semiHidden/>
    <w:unhideWhenUsed/>
    <w:rsid w:val="00927AD3"/>
    <w:rPr>
      <w:sz w:val="16"/>
      <w:szCs w:val="16"/>
    </w:rPr>
  </w:style>
  <w:style w:type="paragraph" w:styleId="CommentText">
    <w:name w:val="annotation text"/>
    <w:basedOn w:val="Normal"/>
    <w:link w:val="CommentTextChar"/>
    <w:uiPriority w:val="99"/>
    <w:semiHidden/>
    <w:unhideWhenUsed/>
    <w:rsid w:val="00927AD3"/>
    <w:pPr>
      <w:spacing w:line="240" w:lineRule="auto"/>
    </w:pPr>
    <w:rPr>
      <w:sz w:val="20"/>
      <w:szCs w:val="20"/>
    </w:rPr>
  </w:style>
  <w:style w:type="character" w:customStyle="1" w:styleId="CommentTextChar">
    <w:name w:val="Comment Text Char"/>
    <w:basedOn w:val="DefaultParagraphFont"/>
    <w:link w:val="CommentText"/>
    <w:uiPriority w:val="99"/>
    <w:semiHidden/>
    <w:rsid w:val="00927AD3"/>
    <w:rPr>
      <w:sz w:val="20"/>
      <w:szCs w:val="20"/>
    </w:rPr>
  </w:style>
  <w:style w:type="paragraph" w:styleId="CommentSubject">
    <w:name w:val="annotation subject"/>
    <w:basedOn w:val="CommentText"/>
    <w:next w:val="CommentText"/>
    <w:link w:val="CommentSubjectChar"/>
    <w:uiPriority w:val="99"/>
    <w:semiHidden/>
    <w:unhideWhenUsed/>
    <w:rsid w:val="00927AD3"/>
    <w:rPr>
      <w:b/>
      <w:bCs/>
    </w:rPr>
  </w:style>
  <w:style w:type="character" w:customStyle="1" w:styleId="CommentSubjectChar">
    <w:name w:val="Comment Subject Char"/>
    <w:basedOn w:val="CommentTextChar"/>
    <w:link w:val="CommentSubject"/>
    <w:uiPriority w:val="99"/>
    <w:semiHidden/>
    <w:rsid w:val="00927AD3"/>
    <w:rPr>
      <w:b/>
      <w:bCs/>
      <w:sz w:val="20"/>
      <w:szCs w:val="20"/>
    </w:rPr>
  </w:style>
  <w:style w:type="paragraph" w:styleId="ListParagraph">
    <w:name w:val="List Paragraph"/>
    <w:basedOn w:val="Normal"/>
    <w:link w:val="ListParagraphChar"/>
    <w:uiPriority w:val="34"/>
    <w:qFormat/>
    <w:rsid w:val="00927AD3"/>
    <w:pPr>
      <w:ind w:left="720"/>
      <w:contextualSpacing/>
    </w:pPr>
  </w:style>
  <w:style w:type="paragraph" w:styleId="Caption">
    <w:name w:val="caption"/>
    <w:basedOn w:val="Normal"/>
    <w:next w:val="Normal"/>
    <w:uiPriority w:val="35"/>
    <w:unhideWhenUsed/>
    <w:qFormat/>
    <w:rsid w:val="00927AD3"/>
    <w:pPr>
      <w:spacing w:after="200" w:line="240" w:lineRule="auto"/>
    </w:pPr>
    <w:rPr>
      <w:i/>
      <w:iCs/>
      <w:color w:val="44546A" w:themeColor="text2"/>
      <w:sz w:val="18"/>
      <w:szCs w:val="18"/>
    </w:rPr>
  </w:style>
  <w:style w:type="table" w:styleId="TableGrid">
    <w:name w:val="Table Grid"/>
    <w:basedOn w:val="TableNormal"/>
    <w:uiPriority w:val="59"/>
    <w:rsid w:val="00927A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27AD3"/>
    <w:rPr>
      <w:color w:val="808080"/>
    </w:rPr>
  </w:style>
  <w:style w:type="character" w:styleId="Hyperlink">
    <w:name w:val="Hyperlink"/>
    <w:basedOn w:val="DefaultParagraphFont"/>
    <w:uiPriority w:val="99"/>
    <w:unhideWhenUsed/>
    <w:rsid w:val="00927AD3"/>
    <w:rPr>
      <w:color w:val="0563C1" w:themeColor="hyperlink"/>
      <w:u w:val="single"/>
    </w:rPr>
  </w:style>
  <w:style w:type="paragraph" w:styleId="NoSpacing">
    <w:name w:val="No Spacing"/>
    <w:qFormat/>
    <w:rsid w:val="00927AD3"/>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927A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7AD3"/>
  </w:style>
  <w:style w:type="paragraph" w:styleId="Footer">
    <w:name w:val="footer"/>
    <w:basedOn w:val="Normal"/>
    <w:link w:val="FooterChar"/>
    <w:uiPriority w:val="99"/>
    <w:unhideWhenUsed/>
    <w:rsid w:val="00927A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7AD3"/>
  </w:style>
  <w:style w:type="paragraph" w:customStyle="1" w:styleId="ResearchQuestion">
    <w:name w:val="Research Question"/>
    <w:basedOn w:val="ListParagraph"/>
    <w:link w:val="ResearchQuestionChar"/>
    <w:qFormat/>
    <w:rsid w:val="00927AD3"/>
    <w:pPr>
      <w:numPr>
        <w:numId w:val="4"/>
      </w:numPr>
      <w:spacing w:line="240" w:lineRule="auto"/>
      <w:ind w:left="360"/>
    </w:pPr>
    <w:rPr>
      <w:b/>
    </w:rPr>
  </w:style>
  <w:style w:type="paragraph" w:customStyle="1" w:styleId="Objective">
    <w:name w:val="Objective"/>
    <w:basedOn w:val="Heading3"/>
    <w:link w:val="ObjectiveChar"/>
    <w:qFormat/>
    <w:rsid w:val="00927AD3"/>
    <w:pPr>
      <w:numPr>
        <w:numId w:val="5"/>
      </w:numPr>
      <w:tabs>
        <w:tab w:val="num" w:pos="360"/>
      </w:tabs>
    </w:pPr>
  </w:style>
  <w:style w:type="character" w:customStyle="1" w:styleId="ListParagraphChar">
    <w:name w:val="List Paragraph Char"/>
    <w:basedOn w:val="DefaultParagraphFont"/>
    <w:link w:val="ListParagraph"/>
    <w:uiPriority w:val="34"/>
    <w:rsid w:val="00927AD3"/>
  </w:style>
  <w:style w:type="character" w:customStyle="1" w:styleId="ResearchQuestionChar">
    <w:name w:val="Research Question Char"/>
    <w:basedOn w:val="ListParagraphChar"/>
    <w:link w:val="ResearchQuestion"/>
    <w:rsid w:val="00927AD3"/>
    <w:rPr>
      <w:b/>
    </w:rPr>
  </w:style>
  <w:style w:type="paragraph" w:customStyle="1" w:styleId="Task">
    <w:name w:val="Task"/>
    <w:basedOn w:val="Objective"/>
    <w:link w:val="TaskChar"/>
    <w:rsid w:val="00927AD3"/>
    <w:rPr>
      <w:b/>
    </w:rPr>
  </w:style>
  <w:style w:type="character" w:customStyle="1" w:styleId="ObjectiveChar">
    <w:name w:val="Objective Char"/>
    <w:basedOn w:val="Heading3Char"/>
    <w:link w:val="Objective"/>
    <w:rsid w:val="00927AD3"/>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927AD3"/>
    <w:rPr>
      <w:b/>
      <w:bCs/>
    </w:rPr>
  </w:style>
  <w:style w:type="character" w:customStyle="1" w:styleId="TaskChar">
    <w:name w:val="Task Char"/>
    <w:basedOn w:val="ObjectiveChar"/>
    <w:link w:val="Task"/>
    <w:rsid w:val="00927AD3"/>
    <w:rPr>
      <w:rFonts w:asciiTheme="majorHAnsi" w:eastAsiaTheme="majorEastAsia" w:hAnsiTheme="majorHAnsi" w:cstheme="majorBidi"/>
      <w:b/>
      <w:color w:val="1F4D78" w:themeColor="accent1" w:themeShade="7F"/>
      <w:sz w:val="24"/>
      <w:szCs w:val="24"/>
    </w:rPr>
  </w:style>
  <w:style w:type="paragraph" w:styleId="NormalWeb">
    <w:name w:val="Normal (Web)"/>
    <w:basedOn w:val="Normal"/>
    <w:uiPriority w:val="99"/>
    <w:unhideWhenUsed/>
    <w:rsid w:val="00927AD3"/>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927AD3"/>
    <w:pPr>
      <w:outlineLvl w:val="9"/>
    </w:pPr>
  </w:style>
  <w:style w:type="paragraph" w:styleId="TOC1">
    <w:name w:val="toc 1"/>
    <w:basedOn w:val="Normal"/>
    <w:next w:val="Normal"/>
    <w:autoRedefine/>
    <w:uiPriority w:val="39"/>
    <w:unhideWhenUsed/>
    <w:rsid w:val="00927AD3"/>
    <w:pPr>
      <w:spacing w:after="100"/>
    </w:pPr>
  </w:style>
  <w:style w:type="paragraph" w:styleId="TOC2">
    <w:name w:val="toc 2"/>
    <w:basedOn w:val="Normal"/>
    <w:next w:val="Normal"/>
    <w:autoRedefine/>
    <w:uiPriority w:val="39"/>
    <w:unhideWhenUsed/>
    <w:rsid w:val="00927AD3"/>
    <w:pPr>
      <w:spacing w:after="100"/>
      <w:ind w:left="220"/>
    </w:pPr>
  </w:style>
  <w:style w:type="paragraph" w:styleId="TOC3">
    <w:name w:val="toc 3"/>
    <w:basedOn w:val="Normal"/>
    <w:next w:val="Normal"/>
    <w:autoRedefine/>
    <w:uiPriority w:val="39"/>
    <w:unhideWhenUsed/>
    <w:rsid w:val="00927AD3"/>
    <w:pPr>
      <w:spacing w:after="100"/>
      <w:ind w:left="440"/>
    </w:pPr>
  </w:style>
  <w:style w:type="paragraph" w:styleId="EndnoteText">
    <w:name w:val="endnote text"/>
    <w:basedOn w:val="Normal"/>
    <w:link w:val="EndnoteTextChar"/>
    <w:uiPriority w:val="99"/>
    <w:semiHidden/>
    <w:unhideWhenUsed/>
    <w:rsid w:val="00927A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AD3"/>
    <w:rPr>
      <w:sz w:val="20"/>
      <w:szCs w:val="20"/>
    </w:rPr>
  </w:style>
  <w:style w:type="character" w:styleId="EndnoteReference">
    <w:name w:val="endnote reference"/>
    <w:basedOn w:val="DefaultParagraphFont"/>
    <w:uiPriority w:val="99"/>
    <w:semiHidden/>
    <w:unhideWhenUsed/>
    <w:rsid w:val="00927A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tbiggs\AppData\Local\Microsoft\Windows\Temporary%20Internet%20Files\Content.Outlook\GIS\FagaaluWatershedDelineations.mx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file:///C:\Users\Alex\AppData\Roaming\GIS\maps\Nuuli%20and%20Fagaalu.mxd"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E4881-E138-43BC-B17A-ABDF8EE62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0</Pages>
  <Words>36600</Words>
  <Characters>208622</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244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Messina</dc:creator>
  <cp:lastModifiedBy>Alex Messina</cp:lastModifiedBy>
  <cp:revision>5</cp:revision>
  <dcterms:created xsi:type="dcterms:W3CDTF">2014-07-02T05:05:00Z</dcterms:created>
  <dcterms:modified xsi:type="dcterms:W3CDTF">2014-07-0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